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06BA0D" w14:textId="77777777" w:rsidR="00F855A0" w:rsidRPr="00F855A0" w:rsidRDefault="00F855A0" w:rsidP="00F855A0">
      <w:pPr>
        <w:spacing w:line="360" w:lineRule="auto"/>
        <w:rPr>
          <w:b/>
          <w:bCs/>
          <w:lang w:val="en-IN"/>
        </w:rPr>
      </w:pPr>
      <w:r w:rsidRPr="00F855A0">
        <w:rPr>
          <w:b/>
          <w:bCs/>
          <w:lang w:val="en-IN"/>
        </w:rPr>
        <w:t>Supplementary Table 1: The quality rating of the included studies using the NIH Quality Assessment Tool for Case Series Studies</w:t>
      </w:r>
    </w:p>
    <w:tbl>
      <w:tblPr>
        <w:tblStyle w:val="TableGrid"/>
        <w:tblW w:w="0" w:type="auto"/>
        <w:tblInd w:w="-5" w:type="dxa"/>
        <w:tblLook w:val="04A0" w:firstRow="1" w:lastRow="0" w:firstColumn="1" w:lastColumn="0" w:noHBand="0" w:noVBand="1"/>
      </w:tblPr>
      <w:tblGrid>
        <w:gridCol w:w="1631"/>
        <w:gridCol w:w="602"/>
        <w:gridCol w:w="602"/>
        <w:gridCol w:w="603"/>
        <w:gridCol w:w="602"/>
        <w:gridCol w:w="603"/>
        <w:gridCol w:w="602"/>
        <w:gridCol w:w="603"/>
        <w:gridCol w:w="602"/>
        <w:gridCol w:w="603"/>
        <w:gridCol w:w="1151"/>
        <w:gridCol w:w="1151"/>
      </w:tblGrid>
      <w:tr w:rsidR="00F855A0" w:rsidRPr="00F855A0" w14:paraId="76E5F414" w14:textId="77777777" w:rsidTr="00F855A0">
        <w:trPr>
          <w:trHeight w:val="288"/>
        </w:trPr>
        <w:tc>
          <w:tcPr>
            <w:tcW w:w="1631" w:type="dxa"/>
            <w:vMerge w:val="restart"/>
          </w:tcPr>
          <w:p w14:paraId="721C7616" w14:textId="77777777" w:rsidR="00F855A0" w:rsidRPr="00503274" w:rsidRDefault="00F855A0" w:rsidP="00F855A0">
            <w:pPr>
              <w:spacing w:after="160" w:line="360" w:lineRule="auto"/>
              <w:rPr>
                <w:rFonts w:cstheme="minorHAnsi"/>
                <w:b/>
              </w:rPr>
            </w:pPr>
            <w:r w:rsidRPr="00503274">
              <w:rPr>
                <w:rFonts w:cstheme="minorHAnsi"/>
                <w:b/>
              </w:rPr>
              <w:t>Study</w:t>
            </w:r>
          </w:p>
        </w:tc>
        <w:tc>
          <w:tcPr>
            <w:tcW w:w="5422" w:type="dxa"/>
            <w:gridSpan w:val="9"/>
          </w:tcPr>
          <w:p w14:paraId="48EB2360" w14:textId="77777777" w:rsidR="00F855A0" w:rsidRPr="00F855A0" w:rsidRDefault="00F855A0" w:rsidP="00F855A0">
            <w:pPr>
              <w:spacing w:after="160" w:line="360" w:lineRule="auto"/>
              <w:rPr>
                <w:b/>
              </w:rPr>
            </w:pPr>
            <w:r w:rsidRPr="00F855A0">
              <w:rPr>
                <w:b/>
              </w:rPr>
              <w:t>Questions</w:t>
            </w:r>
          </w:p>
        </w:tc>
        <w:tc>
          <w:tcPr>
            <w:tcW w:w="2302" w:type="dxa"/>
            <w:gridSpan w:val="2"/>
          </w:tcPr>
          <w:p w14:paraId="7FB8FD9A" w14:textId="77777777" w:rsidR="00F855A0" w:rsidRPr="00F855A0" w:rsidRDefault="00F855A0" w:rsidP="00F855A0">
            <w:pPr>
              <w:spacing w:after="160" w:line="360" w:lineRule="auto"/>
              <w:rPr>
                <w:b/>
              </w:rPr>
            </w:pPr>
            <w:r w:rsidRPr="00F855A0">
              <w:rPr>
                <w:b/>
              </w:rPr>
              <w:t>Overall Rating</w:t>
            </w:r>
          </w:p>
        </w:tc>
      </w:tr>
      <w:tr w:rsidR="00F855A0" w:rsidRPr="00F855A0" w14:paraId="39F16DFD" w14:textId="77777777" w:rsidTr="00F855A0">
        <w:trPr>
          <w:trHeight w:val="288"/>
        </w:trPr>
        <w:tc>
          <w:tcPr>
            <w:tcW w:w="1631" w:type="dxa"/>
            <w:vMerge/>
          </w:tcPr>
          <w:p w14:paraId="6ED19C46" w14:textId="77777777" w:rsidR="00F855A0" w:rsidRPr="00503274" w:rsidRDefault="00F855A0" w:rsidP="00F855A0">
            <w:pPr>
              <w:spacing w:after="160" w:line="360" w:lineRule="auto"/>
              <w:rPr>
                <w:rFonts w:cstheme="minorHAnsi"/>
                <w:b/>
              </w:rPr>
            </w:pPr>
          </w:p>
        </w:tc>
        <w:tc>
          <w:tcPr>
            <w:tcW w:w="602" w:type="dxa"/>
          </w:tcPr>
          <w:p w14:paraId="7A6510C1" w14:textId="77777777" w:rsidR="00F855A0" w:rsidRPr="00F855A0" w:rsidRDefault="00F855A0" w:rsidP="00F855A0">
            <w:pPr>
              <w:spacing w:after="160" w:line="360" w:lineRule="auto"/>
              <w:rPr>
                <w:b/>
              </w:rPr>
            </w:pPr>
            <w:r w:rsidRPr="00F855A0">
              <w:rPr>
                <w:b/>
              </w:rPr>
              <w:t>1</w:t>
            </w:r>
          </w:p>
        </w:tc>
        <w:tc>
          <w:tcPr>
            <w:tcW w:w="602" w:type="dxa"/>
          </w:tcPr>
          <w:p w14:paraId="1240A88A" w14:textId="77777777" w:rsidR="00F855A0" w:rsidRPr="00F855A0" w:rsidRDefault="00F855A0" w:rsidP="00F855A0">
            <w:pPr>
              <w:spacing w:after="160" w:line="360" w:lineRule="auto"/>
              <w:rPr>
                <w:b/>
              </w:rPr>
            </w:pPr>
            <w:r w:rsidRPr="00F855A0">
              <w:rPr>
                <w:b/>
              </w:rPr>
              <w:t>2</w:t>
            </w:r>
          </w:p>
        </w:tc>
        <w:tc>
          <w:tcPr>
            <w:tcW w:w="603" w:type="dxa"/>
          </w:tcPr>
          <w:p w14:paraId="558E6350" w14:textId="77777777" w:rsidR="00F855A0" w:rsidRPr="00F855A0" w:rsidRDefault="00F855A0" w:rsidP="00F855A0">
            <w:pPr>
              <w:spacing w:after="160" w:line="360" w:lineRule="auto"/>
              <w:rPr>
                <w:b/>
              </w:rPr>
            </w:pPr>
            <w:r w:rsidRPr="00F855A0">
              <w:rPr>
                <w:b/>
              </w:rPr>
              <w:t>3</w:t>
            </w:r>
          </w:p>
        </w:tc>
        <w:tc>
          <w:tcPr>
            <w:tcW w:w="602" w:type="dxa"/>
          </w:tcPr>
          <w:p w14:paraId="5284E235" w14:textId="77777777" w:rsidR="00F855A0" w:rsidRPr="00F855A0" w:rsidRDefault="00F855A0" w:rsidP="00F855A0">
            <w:pPr>
              <w:spacing w:after="160" w:line="360" w:lineRule="auto"/>
              <w:rPr>
                <w:b/>
              </w:rPr>
            </w:pPr>
            <w:r w:rsidRPr="00F855A0">
              <w:rPr>
                <w:b/>
              </w:rPr>
              <w:t>4</w:t>
            </w:r>
          </w:p>
        </w:tc>
        <w:tc>
          <w:tcPr>
            <w:tcW w:w="603" w:type="dxa"/>
          </w:tcPr>
          <w:p w14:paraId="4EE6E58B" w14:textId="77777777" w:rsidR="00F855A0" w:rsidRPr="00F855A0" w:rsidRDefault="00F855A0" w:rsidP="00F855A0">
            <w:pPr>
              <w:spacing w:after="160" w:line="360" w:lineRule="auto"/>
              <w:rPr>
                <w:b/>
              </w:rPr>
            </w:pPr>
            <w:r w:rsidRPr="00F855A0">
              <w:rPr>
                <w:b/>
              </w:rPr>
              <w:t>5</w:t>
            </w:r>
          </w:p>
        </w:tc>
        <w:tc>
          <w:tcPr>
            <w:tcW w:w="602" w:type="dxa"/>
          </w:tcPr>
          <w:p w14:paraId="0B00DA9E" w14:textId="77777777" w:rsidR="00F855A0" w:rsidRPr="00F855A0" w:rsidRDefault="00F855A0" w:rsidP="00F855A0">
            <w:pPr>
              <w:spacing w:after="160" w:line="360" w:lineRule="auto"/>
              <w:rPr>
                <w:b/>
              </w:rPr>
            </w:pPr>
            <w:r w:rsidRPr="00F855A0">
              <w:rPr>
                <w:b/>
              </w:rPr>
              <w:t>6</w:t>
            </w:r>
          </w:p>
        </w:tc>
        <w:tc>
          <w:tcPr>
            <w:tcW w:w="603" w:type="dxa"/>
          </w:tcPr>
          <w:p w14:paraId="3ACFA010" w14:textId="77777777" w:rsidR="00F855A0" w:rsidRPr="00F855A0" w:rsidRDefault="00F855A0" w:rsidP="00F855A0">
            <w:pPr>
              <w:spacing w:after="160" w:line="360" w:lineRule="auto"/>
              <w:rPr>
                <w:b/>
              </w:rPr>
            </w:pPr>
            <w:r w:rsidRPr="00F855A0">
              <w:rPr>
                <w:b/>
              </w:rPr>
              <w:t>7</w:t>
            </w:r>
          </w:p>
        </w:tc>
        <w:tc>
          <w:tcPr>
            <w:tcW w:w="602" w:type="dxa"/>
          </w:tcPr>
          <w:p w14:paraId="4A3C5649" w14:textId="77777777" w:rsidR="00F855A0" w:rsidRPr="00F855A0" w:rsidRDefault="00F855A0" w:rsidP="00F855A0">
            <w:pPr>
              <w:spacing w:after="160" w:line="360" w:lineRule="auto"/>
              <w:rPr>
                <w:b/>
              </w:rPr>
            </w:pPr>
            <w:r w:rsidRPr="00F855A0">
              <w:rPr>
                <w:b/>
              </w:rPr>
              <w:t>8</w:t>
            </w:r>
          </w:p>
        </w:tc>
        <w:tc>
          <w:tcPr>
            <w:tcW w:w="603" w:type="dxa"/>
          </w:tcPr>
          <w:p w14:paraId="07C70B82" w14:textId="77777777" w:rsidR="00F855A0" w:rsidRPr="00F855A0" w:rsidRDefault="00F855A0" w:rsidP="00F855A0">
            <w:pPr>
              <w:spacing w:after="160" w:line="360" w:lineRule="auto"/>
              <w:rPr>
                <w:b/>
              </w:rPr>
            </w:pPr>
            <w:r w:rsidRPr="00F855A0">
              <w:rPr>
                <w:b/>
              </w:rPr>
              <w:t>9</w:t>
            </w:r>
          </w:p>
        </w:tc>
        <w:tc>
          <w:tcPr>
            <w:tcW w:w="1151" w:type="dxa"/>
          </w:tcPr>
          <w:p w14:paraId="7A113DA9" w14:textId="77777777" w:rsidR="00F855A0" w:rsidRPr="00F855A0" w:rsidRDefault="00F855A0" w:rsidP="00F855A0">
            <w:pPr>
              <w:spacing w:after="160" w:line="360" w:lineRule="auto"/>
              <w:rPr>
                <w:b/>
              </w:rPr>
            </w:pPr>
            <w:r w:rsidRPr="00F855A0">
              <w:rPr>
                <w:b/>
              </w:rPr>
              <w:t>Reviewer 1</w:t>
            </w:r>
          </w:p>
        </w:tc>
        <w:tc>
          <w:tcPr>
            <w:tcW w:w="1151" w:type="dxa"/>
          </w:tcPr>
          <w:p w14:paraId="02776885" w14:textId="77777777" w:rsidR="00F855A0" w:rsidRPr="00F855A0" w:rsidRDefault="00F855A0" w:rsidP="00F855A0">
            <w:pPr>
              <w:spacing w:after="160" w:line="360" w:lineRule="auto"/>
              <w:rPr>
                <w:b/>
              </w:rPr>
            </w:pPr>
            <w:r w:rsidRPr="00F855A0">
              <w:rPr>
                <w:b/>
              </w:rPr>
              <w:t>Reviewer 2</w:t>
            </w:r>
          </w:p>
        </w:tc>
      </w:tr>
      <w:tr w:rsidR="00503274" w:rsidRPr="00F855A0" w14:paraId="2012EDA3" w14:textId="77777777" w:rsidTr="00EA56AF">
        <w:trPr>
          <w:trHeight w:val="288"/>
        </w:trPr>
        <w:tc>
          <w:tcPr>
            <w:tcW w:w="1631" w:type="dxa"/>
          </w:tcPr>
          <w:p w14:paraId="7E155B2D" w14:textId="629B3DCE" w:rsidR="00503274" w:rsidRPr="00503274" w:rsidRDefault="00503274" w:rsidP="00503274">
            <w:pPr>
              <w:spacing w:after="160" w:line="360" w:lineRule="auto"/>
              <w:rPr>
                <w:rFonts w:cstheme="minorHAnsi"/>
              </w:rPr>
            </w:pPr>
            <w:proofErr w:type="spellStart"/>
            <w:r w:rsidRPr="00503274">
              <w:rPr>
                <w:rFonts w:eastAsia="Calibri" w:cstheme="minorHAnsi"/>
              </w:rPr>
              <w:t>Puntmann</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aqa5i5dkdp","properties":{"formattedCitation":"\\super 21\\nosupersub{}","plainCitation":"21","noteIndex":0},"citationItems":[{"id":4104,"uris":["http://zotero.org/users/5061312/items/8USQXTJG"],"uri":["http://zotero.org/users/5061312/items/8USQXTJG"],"itemData":{"id":4104,"type":"article-journal","abstract":"Importance: Coronavirus disease 2019 (COVID-19) continues to cause considerable morbidity and mortality worldwide. Case reports of hospitalized patients suggest that COVID-19 prominently affects the cardiovascular system, but the overall impact remains unknown.\nObjective: To evaluate the presence of myocardial injury in unselected patients recently recovered from COVID-19 illness.\nDesign, Setting, and Participants: In this prospective observational cohort study, 100 patients recently recovered from COVID-19 illness were identified from the University Hospital Frankfurt COVID-19 Registry between April and June 2020.\nExposure: Recent recovery from severe acute respiratory syndrome coronavirus 2 infection, as determined by reverse transcription-polymerase chain reaction on swab test of the upper respiratory tract.\nMain Outcomes and Measures: Demographic characteristics, cardiac blood markers, and cardiovascular magnetic resonance (CMR) imaging were obtained. Comparisons were made with age-matched and sex-matched control groups of healthy volunteers (n = 50) and risk factor-matched patients (n = 57).\nResults: Of the 100 included patients, 53 (53%) were male, and the median (interquartile range [IQR]) age was 49 (45-53) years. The median (IQR) time interval between COVID-19 diagnosis and CMR was 71 (64-92) days. Of the 100 patients recently recovered from COVID-19, 67 (67%) recovered at home, while 33 (33%) required hospitalization. At the time of CMR, high-sensitivity troponin T (hsTnT) was detectable (3 pg/mL or greater) in 71 patients recently recovered from COVID-19 (71%) and significantly elevated (13.9 pg/mL or greater) in 5 patients (5%). Compared with healthy controls and risk factor-matched controls, patients recently recovered from COVID-19 had lower left ventricular ejection fraction, higher left ventricle volumes, higher left ventricle mass, and raised native T1 and T2. A total of 78 patients recently recovered from COVID-19 (78%) had abnormal CMR findings, including raised myocardial native T1 (n = 73), raised myocardial native T2 (n = 60), myocardial late gadolinium enhancement (n = 32), and pericardial enhancement (n = 22). There was a small but significant difference between patients who recovered at home vs in the hospital for native T1 mapping (median [IQR], 1122 [1113-1132] ms vs 1143 [1131-1156] ms; P = .02) but not for native T2 mapping or hsTnT levels. None of these measures were correlated with time from COVID-19 diagnosis (native T1: r = 0.07; P = .47; native T2: r = 0.14; P = .15; hsTnT: r = -0.07; P = .50). High-sensitivity troponin T was significantly correlated with native T1 mapping (r = 0.35; P &lt; .001) and native T2 mapping (r = 0.22; P = .03). Endomyocardial biopsy in patients with severe findings revealed active lymphocytic inflammation. Native T1 and T2 were the measures with the best discriminatory ability to detect COVID-19-related myocardial pathology.\nConclusions and Relevance: In this study of a cohort of German patients recently recovered from COVID-19 infection, CMR revealed cardiac involvement in 78 patients (78%) and ongoing myocardial inflammation in 60 patients (60%), independent of preexisting conditions, severity and overall course of the acute illness, and time from the original diagnosis. These findings indicate the need for ongoing investigation of the long-term cardiovascular consequences of COVID-19.","container-title":"JAMA cardiology","DOI":"10.1001/jamacardio.2020.3557","ISSN":"2380-6591","journalAbbreviation":"JAMA Cardiol","language":"eng","note":"PMID: 32730619","source":"PubMed","title":"Outcomes of Cardiovascular Magnetic Resonance Imaging in Patients Recently Recovered From Coronavirus Disease 2019 (COVID-19)","author":[{"family":"Puntmann","given":"Valentina O."},{"family":"Carerj","given":"M. Ludovica"},{"family":"Wieters","given":"Imke"},{"family":"Fahim","given":"Masia"},{"family":"Arendt","given":"Christophe"},{"family":"Hoffmann","given":"Jedrzej"},{"family":"Shchendrygina","given":"Anastasia"},{"family":"Escher","given":"Felicitas"},{"family":"Vasa-Nicotera","given":"Mariuca"},{"family":"Zeiher","given":"Andreas M."},{"family":"Vehreschild","given":"Maria"},{"family":"Nagel","given":"Eike"}],"issued":{"date-parts":[["2020",7,27]]}}}],"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21</w:t>
            </w:r>
            <w:r w:rsidRPr="00503274">
              <w:rPr>
                <w:rFonts w:eastAsia="Calibri" w:cstheme="minorHAnsi"/>
              </w:rPr>
              <w:fldChar w:fldCharType="end"/>
            </w:r>
          </w:p>
        </w:tc>
        <w:tc>
          <w:tcPr>
            <w:tcW w:w="602" w:type="dxa"/>
          </w:tcPr>
          <w:p w14:paraId="1457BD25" w14:textId="77777777" w:rsidR="00503274" w:rsidRPr="00F855A0" w:rsidRDefault="00503274" w:rsidP="00503274">
            <w:pPr>
              <w:spacing w:after="160" w:line="360" w:lineRule="auto"/>
            </w:pPr>
            <w:r w:rsidRPr="00F855A0">
              <w:t xml:space="preserve">Yes </w:t>
            </w:r>
          </w:p>
        </w:tc>
        <w:tc>
          <w:tcPr>
            <w:tcW w:w="602" w:type="dxa"/>
          </w:tcPr>
          <w:p w14:paraId="04FFE839" w14:textId="77777777" w:rsidR="00503274" w:rsidRPr="00F855A0" w:rsidRDefault="00503274" w:rsidP="00503274">
            <w:pPr>
              <w:spacing w:after="160" w:line="360" w:lineRule="auto"/>
            </w:pPr>
            <w:r w:rsidRPr="00F855A0">
              <w:t>Yes</w:t>
            </w:r>
          </w:p>
        </w:tc>
        <w:tc>
          <w:tcPr>
            <w:tcW w:w="603" w:type="dxa"/>
          </w:tcPr>
          <w:p w14:paraId="687C7386" w14:textId="77777777" w:rsidR="00503274" w:rsidRPr="00F855A0" w:rsidRDefault="00503274" w:rsidP="00503274">
            <w:pPr>
              <w:spacing w:after="160" w:line="360" w:lineRule="auto"/>
            </w:pPr>
            <w:r w:rsidRPr="00F855A0">
              <w:t>NR</w:t>
            </w:r>
          </w:p>
        </w:tc>
        <w:tc>
          <w:tcPr>
            <w:tcW w:w="602" w:type="dxa"/>
          </w:tcPr>
          <w:p w14:paraId="0968CAF4" w14:textId="77777777" w:rsidR="00503274" w:rsidRPr="00F855A0" w:rsidRDefault="00503274" w:rsidP="00503274">
            <w:pPr>
              <w:spacing w:after="160" w:line="360" w:lineRule="auto"/>
            </w:pPr>
            <w:r w:rsidRPr="00F855A0">
              <w:t>Yes</w:t>
            </w:r>
          </w:p>
        </w:tc>
        <w:tc>
          <w:tcPr>
            <w:tcW w:w="603" w:type="dxa"/>
          </w:tcPr>
          <w:p w14:paraId="143E9C01" w14:textId="77777777" w:rsidR="00503274" w:rsidRPr="00F855A0" w:rsidRDefault="00503274" w:rsidP="00503274">
            <w:pPr>
              <w:spacing w:after="160" w:line="360" w:lineRule="auto"/>
            </w:pPr>
            <w:r w:rsidRPr="00F855A0">
              <w:t>NA</w:t>
            </w:r>
          </w:p>
        </w:tc>
        <w:tc>
          <w:tcPr>
            <w:tcW w:w="602" w:type="dxa"/>
          </w:tcPr>
          <w:p w14:paraId="40F39008" w14:textId="77777777" w:rsidR="00503274" w:rsidRPr="00F855A0" w:rsidRDefault="00503274" w:rsidP="00503274">
            <w:pPr>
              <w:spacing w:after="160" w:line="360" w:lineRule="auto"/>
            </w:pPr>
            <w:r w:rsidRPr="00F855A0">
              <w:t>Yes</w:t>
            </w:r>
          </w:p>
        </w:tc>
        <w:tc>
          <w:tcPr>
            <w:tcW w:w="603" w:type="dxa"/>
          </w:tcPr>
          <w:p w14:paraId="5AE94930" w14:textId="77777777" w:rsidR="00503274" w:rsidRPr="00F855A0" w:rsidRDefault="00503274" w:rsidP="00503274">
            <w:pPr>
              <w:spacing w:after="160" w:line="360" w:lineRule="auto"/>
            </w:pPr>
            <w:r w:rsidRPr="00F855A0">
              <w:t>NA</w:t>
            </w:r>
          </w:p>
        </w:tc>
        <w:tc>
          <w:tcPr>
            <w:tcW w:w="602" w:type="dxa"/>
          </w:tcPr>
          <w:p w14:paraId="42A99ED0" w14:textId="77777777" w:rsidR="00503274" w:rsidRPr="00F855A0" w:rsidRDefault="00503274" w:rsidP="00503274">
            <w:pPr>
              <w:spacing w:after="160" w:line="360" w:lineRule="auto"/>
            </w:pPr>
            <w:r w:rsidRPr="00F855A0">
              <w:t>Yes</w:t>
            </w:r>
          </w:p>
        </w:tc>
        <w:tc>
          <w:tcPr>
            <w:tcW w:w="603" w:type="dxa"/>
          </w:tcPr>
          <w:p w14:paraId="003E6C61" w14:textId="77777777" w:rsidR="00503274" w:rsidRPr="00F855A0" w:rsidRDefault="00503274" w:rsidP="00503274">
            <w:pPr>
              <w:spacing w:after="160" w:line="360" w:lineRule="auto"/>
            </w:pPr>
            <w:r w:rsidRPr="00F855A0">
              <w:t>Yes</w:t>
            </w:r>
          </w:p>
        </w:tc>
        <w:tc>
          <w:tcPr>
            <w:tcW w:w="1151" w:type="dxa"/>
          </w:tcPr>
          <w:p w14:paraId="75D07E68" w14:textId="77777777" w:rsidR="00503274" w:rsidRPr="00F855A0" w:rsidRDefault="00503274" w:rsidP="00503274">
            <w:pPr>
              <w:spacing w:after="160" w:line="360" w:lineRule="auto"/>
            </w:pPr>
            <w:r w:rsidRPr="00F855A0">
              <w:t>Fair</w:t>
            </w:r>
          </w:p>
        </w:tc>
        <w:tc>
          <w:tcPr>
            <w:tcW w:w="1151" w:type="dxa"/>
          </w:tcPr>
          <w:p w14:paraId="5A8E4C53" w14:textId="77777777" w:rsidR="00503274" w:rsidRPr="00F855A0" w:rsidRDefault="00503274" w:rsidP="00503274">
            <w:pPr>
              <w:spacing w:after="160" w:line="360" w:lineRule="auto"/>
            </w:pPr>
            <w:r w:rsidRPr="00F855A0">
              <w:t>Fair</w:t>
            </w:r>
          </w:p>
        </w:tc>
      </w:tr>
      <w:tr w:rsidR="00503274" w:rsidRPr="00F855A0" w14:paraId="612DE84F" w14:textId="77777777" w:rsidTr="00F855A0">
        <w:trPr>
          <w:trHeight w:val="288"/>
        </w:trPr>
        <w:tc>
          <w:tcPr>
            <w:tcW w:w="1631" w:type="dxa"/>
          </w:tcPr>
          <w:p w14:paraId="113345C2" w14:textId="04AB9FD9" w:rsidR="00503274" w:rsidRPr="00503274" w:rsidRDefault="00503274" w:rsidP="00503274">
            <w:pPr>
              <w:spacing w:after="160" w:line="360" w:lineRule="auto"/>
              <w:rPr>
                <w:rFonts w:cstheme="minorHAnsi"/>
              </w:rPr>
            </w:pPr>
            <w:r w:rsidRPr="00503274">
              <w:rPr>
                <w:rFonts w:eastAsia="Calibri" w:cstheme="minorHAnsi"/>
              </w:rPr>
              <w:t xml:space="preserve">Knight et al </w:t>
            </w:r>
            <w:r w:rsidRPr="00503274">
              <w:rPr>
                <w:rFonts w:eastAsia="Calibri" w:cstheme="minorHAnsi"/>
              </w:rPr>
              <w:fldChar w:fldCharType="begin"/>
            </w:r>
            <w:r w:rsidRPr="00503274">
              <w:rPr>
                <w:rFonts w:eastAsia="Calibri" w:cstheme="minorHAnsi"/>
              </w:rPr>
              <w:instrText xml:space="preserve"> ADDIN ZOTERO_ITEM CSL_CITATION {"citationID":"m8Ssp26n","properties":{"formattedCitation":"\\super 11\\nosupersub{}","plainCitation":"11","noteIndex":0},"citationItems":[{"id":3886,"uris":["http://zotero.org/users/5061312/items/9BGV9DJ3"],"uri":["http://zotero.org/users/5061312/items/9BGV9DJ3"],"itemData":{"id":3886,"type":"article-journal","container-title":"Circulation","DOI":"10.1161/CIRCULATIONAHA.120.049252","issue":"0","journalAbbreviation":"Circulation","note":"publisher: American Heart Association","source":"ahajournals.org (Atypon)","title":"COVID-19: Myocardial injury in survivors","title-short":"COVID-19","URL":"https://www.ahajournals.org/doi/10.1161/CIRCULATIONAHA.120.049252","volume":"0","author":[{"literal":"Knight Daniel S."},{"literal":"Kotecha Tushar"},{"literal":"Razvi Yousuf"},{"literal":"Chacko Liza"},{"literal":"Brown James T."},{"literal":"Jeetley Paramjit S."},{"literal":"Goldring James"},{"literal":"Jacobs Michael"},{"literal":"Lamb Lucy E."},{"literal":"Negus Rupert"},{"literal":"Wolff Anthony"},{"literal":"Moon James C."},{"literal":"Xue Hui"},{"literal":"Kellman Peter"},{"literal":"Patel Niket"},{"literal":"Fontana Marianna"}],"accessed":{"date-parts":[["2020",7,19]]}}}],"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11</w:t>
            </w:r>
            <w:r w:rsidRPr="00503274">
              <w:rPr>
                <w:rFonts w:eastAsia="Calibri" w:cstheme="minorHAnsi"/>
              </w:rPr>
              <w:fldChar w:fldCharType="end"/>
            </w:r>
          </w:p>
        </w:tc>
        <w:tc>
          <w:tcPr>
            <w:tcW w:w="602" w:type="dxa"/>
          </w:tcPr>
          <w:p w14:paraId="7707D826" w14:textId="77777777" w:rsidR="00503274" w:rsidRPr="00F855A0" w:rsidRDefault="00503274" w:rsidP="00503274">
            <w:pPr>
              <w:spacing w:after="160" w:line="360" w:lineRule="auto"/>
            </w:pPr>
            <w:r w:rsidRPr="00F855A0">
              <w:t>Yes</w:t>
            </w:r>
          </w:p>
        </w:tc>
        <w:tc>
          <w:tcPr>
            <w:tcW w:w="602" w:type="dxa"/>
          </w:tcPr>
          <w:p w14:paraId="02FC1E3F" w14:textId="77777777" w:rsidR="00503274" w:rsidRPr="00F855A0" w:rsidRDefault="00503274" w:rsidP="00503274">
            <w:pPr>
              <w:spacing w:after="160" w:line="360" w:lineRule="auto"/>
            </w:pPr>
            <w:r w:rsidRPr="00F855A0">
              <w:t>Yes</w:t>
            </w:r>
          </w:p>
        </w:tc>
        <w:tc>
          <w:tcPr>
            <w:tcW w:w="603" w:type="dxa"/>
          </w:tcPr>
          <w:p w14:paraId="1D2114DB" w14:textId="77777777" w:rsidR="00503274" w:rsidRPr="00F855A0" w:rsidRDefault="00503274" w:rsidP="00503274">
            <w:pPr>
              <w:spacing w:after="160" w:line="360" w:lineRule="auto"/>
            </w:pPr>
            <w:r w:rsidRPr="00F855A0">
              <w:t>NR</w:t>
            </w:r>
          </w:p>
        </w:tc>
        <w:tc>
          <w:tcPr>
            <w:tcW w:w="602" w:type="dxa"/>
          </w:tcPr>
          <w:p w14:paraId="1929D15B" w14:textId="77777777" w:rsidR="00503274" w:rsidRPr="00F855A0" w:rsidRDefault="00503274" w:rsidP="00503274">
            <w:pPr>
              <w:spacing w:after="160" w:line="360" w:lineRule="auto"/>
            </w:pPr>
            <w:r w:rsidRPr="00F855A0">
              <w:t>CD</w:t>
            </w:r>
          </w:p>
        </w:tc>
        <w:tc>
          <w:tcPr>
            <w:tcW w:w="603" w:type="dxa"/>
          </w:tcPr>
          <w:p w14:paraId="74515896" w14:textId="77777777" w:rsidR="00503274" w:rsidRPr="00F855A0" w:rsidRDefault="00503274" w:rsidP="00503274">
            <w:pPr>
              <w:spacing w:after="160" w:line="360" w:lineRule="auto"/>
            </w:pPr>
            <w:r w:rsidRPr="00F855A0">
              <w:t>NA</w:t>
            </w:r>
          </w:p>
        </w:tc>
        <w:tc>
          <w:tcPr>
            <w:tcW w:w="602" w:type="dxa"/>
          </w:tcPr>
          <w:p w14:paraId="6FC06C19" w14:textId="77777777" w:rsidR="00503274" w:rsidRPr="00F855A0" w:rsidRDefault="00503274" w:rsidP="00503274">
            <w:pPr>
              <w:spacing w:after="160" w:line="360" w:lineRule="auto"/>
            </w:pPr>
            <w:r w:rsidRPr="00F855A0">
              <w:t>Yes</w:t>
            </w:r>
          </w:p>
        </w:tc>
        <w:tc>
          <w:tcPr>
            <w:tcW w:w="603" w:type="dxa"/>
          </w:tcPr>
          <w:p w14:paraId="43FFF3CB" w14:textId="77777777" w:rsidR="00503274" w:rsidRPr="00F855A0" w:rsidRDefault="00503274" w:rsidP="00503274">
            <w:pPr>
              <w:spacing w:after="160" w:line="360" w:lineRule="auto"/>
            </w:pPr>
            <w:r w:rsidRPr="00F855A0">
              <w:t>NR</w:t>
            </w:r>
          </w:p>
        </w:tc>
        <w:tc>
          <w:tcPr>
            <w:tcW w:w="602" w:type="dxa"/>
          </w:tcPr>
          <w:p w14:paraId="4D387E33" w14:textId="77777777" w:rsidR="00503274" w:rsidRPr="00F855A0" w:rsidRDefault="00503274" w:rsidP="00503274">
            <w:pPr>
              <w:spacing w:after="160" w:line="360" w:lineRule="auto"/>
            </w:pPr>
            <w:r w:rsidRPr="00F855A0">
              <w:t>NR</w:t>
            </w:r>
          </w:p>
        </w:tc>
        <w:tc>
          <w:tcPr>
            <w:tcW w:w="603" w:type="dxa"/>
          </w:tcPr>
          <w:p w14:paraId="0B4E4100" w14:textId="77777777" w:rsidR="00503274" w:rsidRPr="00F855A0" w:rsidRDefault="00503274" w:rsidP="00503274">
            <w:pPr>
              <w:spacing w:after="160" w:line="360" w:lineRule="auto"/>
            </w:pPr>
            <w:r w:rsidRPr="00F855A0">
              <w:t>Yes</w:t>
            </w:r>
          </w:p>
        </w:tc>
        <w:tc>
          <w:tcPr>
            <w:tcW w:w="1151" w:type="dxa"/>
          </w:tcPr>
          <w:p w14:paraId="542041A4" w14:textId="77777777" w:rsidR="00503274" w:rsidRPr="00F855A0" w:rsidRDefault="00503274" w:rsidP="00503274">
            <w:pPr>
              <w:spacing w:after="160" w:line="360" w:lineRule="auto"/>
            </w:pPr>
            <w:r w:rsidRPr="00F855A0">
              <w:t>Fair</w:t>
            </w:r>
          </w:p>
        </w:tc>
        <w:tc>
          <w:tcPr>
            <w:tcW w:w="1151" w:type="dxa"/>
          </w:tcPr>
          <w:p w14:paraId="74830399" w14:textId="77777777" w:rsidR="00503274" w:rsidRPr="00F855A0" w:rsidRDefault="00503274" w:rsidP="00503274">
            <w:pPr>
              <w:spacing w:after="160" w:line="360" w:lineRule="auto"/>
            </w:pPr>
            <w:r w:rsidRPr="00F855A0">
              <w:t>Fair</w:t>
            </w:r>
          </w:p>
        </w:tc>
      </w:tr>
      <w:tr w:rsidR="00503274" w:rsidRPr="00F855A0" w14:paraId="15ADA852" w14:textId="77777777" w:rsidTr="00EA56AF">
        <w:trPr>
          <w:trHeight w:val="288"/>
        </w:trPr>
        <w:tc>
          <w:tcPr>
            <w:tcW w:w="1631" w:type="dxa"/>
          </w:tcPr>
          <w:p w14:paraId="393615E9" w14:textId="30F8D75F" w:rsidR="00503274" w:rsidRPr="00503274" w:rsidRDefault="00503274" w:rsidP="00503274">
            <w:pPr>
              <w:spacing w:after="160" w:line="360" w:lineRule="auto"/>
              <w:rPr>
                <w:rFonts w:cstheme="minorHAnsi"/>
              </w:rPr>
            </w:pPr>
            <w:proofErr w:type="spellStart"/>
            <w:r w:rsidRPr="00503274">
              <w:rPr>
                <w:rFonts w:eastAsia="Calibri" w:cstheme="minorHAnsi"/>
              </w:rPr>
              <w:t>Blondiaux</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CB70j0QQ","properties":{"formattedCitation":"\\super 10\\nosupersub{}","plainCitation":"10","noteIndex":0},"citationItems":[{"id":3665,"uris":["http://zotero.org/users/5061312/items/92XFR37Q"],"uri":["http://zotero.org/users/5061312/items/92XFR37Q"],"itemData":{"id":3665,"type":"article-journal","abstract":"This case series examines cardiac MRI findings in four children and adolescents admitted to intensive care in April 2020 for multisystem inflammatory syndrome and Kawasaki disease-like features related to COVID-19. Acute myocarditis occurred less than 1 week after onset of fever and gastrointestinal symptoms. Physical examination showed rash and cheilitis/conjunctivitis. All patients recovered after intravenous immunoglobulin therapy. SARS-CoV-2 RT-PCR was negative on nasopharyngeal, stool, and respiratory samples and was positive on serology. Cardiac MRI showed diffuse myocardial edema on T2-STIR sequences and native-T1 mapping, with no evidence of late gadolinium enhancement suggestive of replacement fibrosis or focal necrosis. These findings favor post-infectious myocarditis in children and adolescents with COVID-19.","container-title":"Radiology","DOI":"10.1148/radiol.2020202288","ISSN":"1527-1315","journalAbbreviation":"Radiology","language":"eng","note":"PMID: 32515676\nPMCID: PMC7294821","page":"202288","source":"PubMed","title":"Cardiac MRI of Children with Multisystem Inflammatory Syndrome (MIS-C) Associated with COVID-19: Case Series","title-short":"Cardiac MRI of Children with Multisystem Inflammatory Syndrome (MIS-C) Associated with COVID-19","author":[{"family":"Blondiaux","given":"Eléonore"},{"family":"Parisot","given":"Pauline"},{"family":"Redheuil","given":"Alban"},{"family":"Tzaroukian","given":"Lucile"},{"family":"Levy","given":"Yaël"},{"family":"Sileo","given":"Chiara"},{"family":"Schnuriger","given":"Aurélie"},{"family":"Lorrot","given":"Mathie"},{"family":"Guedj","given":"Romain"},{"family":"Ducou le Pointe","given":"Hubert"}],"issued":{"date-parts":[["2020",6,9]]}}}],"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10</w:t>
            </w:r>
            <w:r w:rsidRPr="00503274">
              <w:rPr>
                <w:rFonts w:eastAsia="Calibri" w:cstheme="minorHAnsi"/>
              </w:rPr>
              <w:fldChar w:fldCharType="end"/>
            </w:r>
            <w:r w:rsidRPr="00503274">
              <w:rPr>
                <w:rFonts w:eastAsia="Calibri" w:cstheme="minorHAnsi"/>
              </w:rPr>
              <w:t xml:space="preserve"> </w:t>
            </w:r>
          </w:p>
        </w:tc>
        <w:tc>
          <w:tcPr>
            <w:tcW w:w="602" w:type="dxa"/>
          </w:tcPr>
          <w:p w14:paraId="6AF3651B" w14:textId="77777777" w:rsidR="00503274" w:rsidRPr="00F855A0" w:rsidRDefault="00503274" w:rsidP="00503274">
            <w:pPr>
              <w:spacing w:after="160" w:line="360" w:lineRule="auto"/>
            </w:pPr>
            <w:r w:rsidRPr="00F855A0">
              <w:t>Yes</w:t>
            </w:r>
          </w:p>
        </w:tc>
        <w:tc>
          <w:tcPr>
            <w:tcW w:w="602" w:type="dxa"/>
          </w:tcPr>
          <w:p w14:paraId="167AB85E" w14:textId="77777777" w:rsidR="00503274" w:rsidRPr="00F855A0" w:rsidRDefault="00503274" w:rsidP="00503274">
            <w:pPr>
              <w:spacing w:after="160" w:line="360" w:lineRule="auto"/>
            </w:pPr>
            <w:r w:rsidRPr="00F855A0">
              <w:t>Yes</w:t>
            </w:r>
          </w:p>
        </w:tc>
        <w:tc>
          <w:tcPr>
            <w:tcW w:w="603" w:type="dxa"/>
          </w:tcPr>
          <w:p w14:paraId="7CFFB5DA" w14:textId="77777777" w:rsidR="00503274" w:rsidRPr="00F855A0" w:rsidRDefault="00503274" w:rsidP="00503274">
            <w:pPr>
              <w:spacing w:after="160" w:line="360" w:lineRule="auto"/>
            </w:pPr>
            <w:r w:rsidRPr="00F855A0">
              <w:t>NR</w:t>
            </w:r>
          </w:p>
        </w:tc>
        <w:tc>
          <w:tcPr>
            <w:tcW w:w="602" w:type="dxa"/>
          </w:tcPr>
          <w:p w14:paraId="78F065E0" w14:textId="77777777" w:rsidR="00503274" w:rsidRPr="00F855A0" w:rsidRDefault="00503274" w:rsidP="00503274">
            <w:pPr>
              <w:spacing w:after="160" w:line="360" w:lineRule="auto"/>
            </w:pPr>
            <w:r w:rsidRPr="00F855A0">
              <w:t>CD</w:t>
            </w:r>
          </w:p>
        </w:tc>
        <w:tc>
          <w:tcPr>
            <w:tcW w:w="603" w:type="dxa"/>
          </w:tcPr>
          <w:p w14:paraId="398141FB" w14:textId="77777777" w:rsidR="00503274" w:rsidRPr="00F855A0" w:rsidRDefault="00503274" w:rsidP="00503274">
            <w:pPr>
              <w:spacing w:after="160" w:line="360" w:lineRule="auto"/>
            </w:pPr>
            <w:r w:rsidRPr="00F855A0">
              <w:t>NA</w:t>
            </w:r>
          </w:p>
        </w:tc>
        <w:tc>
          <w:tcPr>
            <w:tcW w:w="602" w:type="dxa"/>
          </w:tcPr>
          <w:p w14:paraId="2ECCFA8C" w14:textId="77777777" w:rsidR="00503274" w:rsidRPr="00F855A0" w:rsidRDefault="00503274" w:rsidP="00503274">
            <w:pPr>
              <w:spacing w:after="160" w:line="360" w:lineRule="auto"/>
            </w:pPr>
            <w:r w:rsidRPr="00F855A0">
              <w:t>Yes</w:t>
            </w:r>
          </w:p>
        </w:tc>
        <w:tc>
          <w:tcPr>
            <w:tcW w:w="603" w:type="dxa"/>
          </w:tcPr>
          <w:p w14:paraId="08B4A7D3" w14:textId="77777777" w:rsidR="00503274" w:rsidRPr="00F855A0" w:rsidRDefault="00503274" w:rsidP="00503274">
            <w:pPr>
              <w:spacing w:after="160" w:line="360" w:lineRule="auto"/>
            </w:pPr>
            <w:r w:rsidRPr="00F855A0">
              <w:t>Yes</w:t>
            </w:r>
          </w:p>
        </w:tc>
        <w:tc>
          <w:tcPr>
            <w:tcW w:w="602" w:type="dxa"/>
          </w:tcPr>
          <w:p w14:paraId="159710C3" w14:textId="77777777" w:rsidR="00503274" w:rsidRPr="00F855A0" w:rsidRDefault="00503274" w:rsidP="00503274">
            <w:pPr>
              <w:spacing w:after="160" w:line="360" w:lineRule="auto"/>
            </w:pPr>
            <w:r w:rsidRPr="00F855A0">
              <w:t>NR</w:t>
            </w:r>
          </w:p>
        </w:tc>
        <w:tc>
          <w:tcPr>
            <w:tcW w:w="603" w:type="dxa"/>
          </w:tcPr>
          <w:p w14:paraId="5F6ACAC6" w14:textId="77777777" w:rsidR="00503274" w:rsidRPr="00F855A0" w:rsidRDefault="00503274" w:rsidP="00503274">
            <w:pPr>
              <w:spacing w:after="160" w:line="360" w:lineRule="auto"/>
            </w:pPr>
            <w:r w:rsidRPr="00F855A0">
              <w:t>Yes</w:t>
            </w:r>
          </w:p>
        </w:tc>
        <w:tc>
          <w:tcPr>
            <w:tcW w:w="1151" w:type="dxa"/>
          </w:tcPr>
          <w:p w14:paraId="1EF20824" w14:textId="77777777" w:rsidR="00503274" w:rsidRPr="00F855A0" w:rsidRDefault="00503274" w:rsidP="00503274">
            <w:pPr>
              <w:spacing w:after="160" w:line="360" w:lineRule="auto"/>
            </w:pPr>
            <w:r w:rsidRPr="00F855A0">
              <w:t>Fair</w:t>
            </w:r>
          </w:p>
        </w:tc>
        <w:tc>
          <w:tcPr>
            <w:tcW w:w="1151" w:type="dxa"/>
          </w:tcPr>
          <w:p w14:paraId="462F0A5F" w14:textId="77777777" w:rsidR="00503274" w:rsidRPr="00F855A0" w:rsidRDefault="00503274" w:rsidP="00503274">
            <w:pPr>
              <w:spacing w:after="160" w:line="360" w:lineRule="auto"/>
            </w:pPr>
            <w:r w:rsidRPr="00F855A0">
              <w:t>Fair</w:t>
            </w:r>
          </w:p>
        </w:tc>
      </w:tr>
      <w:tr w:rsidR="00503274" w:rsidRPr="00F855A0" w14:paraId="736FE178" w14:textId="77777777" w:rsidTr="00EA56AF">
        <w:trPr>
          <w:trHeight w:val="288"/>
        </w:trPr>
        <w:tc>
          <w:tcPr>
            <w:tcW w:w="1631" w:type="dxa"/>
          </w:tcPr>
          <w:p w14:paraId="421F020B" w14:textId="0C3FDC26" w:rsidR="00503274" w:rsidRPr="00503274" w:rsidRDefault="00503274" w:rsidP="00503274">
            <w:pPr>
              <w:spacing w:after="160" w:line="360" w:lineRule="auto"/>
              <w:rPr>
                <w:rFonts w:cstheme="minorHAnsi"/>
              </w:rPr>
            </w:pPr>
            <w:r w:rsidRPr="00503274">
              <w:rPr>
                <w:rFonts w:eastAsia="Calibri" w:cstheme="minorHAnsi"/>
              </w:rPr>
              <w:t xml:space="preserve">Esposito et al </w:t>
            </w:r>
            <w:r w:rsidRPr="00503274">
              <w:rPr>
                <w:rFonts w:eastAsia="Calibri" w:cstheme="minorHAnsi"/>
              </w:rPr>
              <w:fldChar w:fldCharType="begin"/>
            </w:r>
            <w:r w:rsidRPr="00503274">
              <w:rPr>
                <w:rFonts w:eastAsia="Calibri" w:cstheme="minorHAnsi"/>
              </w:rPr>
              <w:instrText xml:space="preserve"> ADDIN ZOTERO_ITEM CSL_CITATION {"citationID":"0d8PGuKA","properties":{"formattedCitation":"\\super 30\\nosupersub{}","plainCitation":"30","noteIndex":0},"citationItems":[{"id":3677,"uris":["http://zotero.org/users/5061312/items/76DTJB3G"],"uri":["http://zotero.org/users/5061312/items/76DTJB3G"],"itemData":{"id":3677,"type":"article-journal","container-title":"JACC. Cardiovascular imaging","DOI":"10.1016/j.jcmg.2020.06.003","ISSN":"1876-7591 1876-7591","journalAbbreviation":"JACC Cardiovasc Imaging","language":"eng","note":"publisher-place: United States\nPMID: 32654966","title":"Cardiac Magnetic Resonance Characterization of Myocarditis-Like Acute Cardiac  Syndrome in COVID-19.","author":[{"family":"Esposito","given":"Antonio"},{"family":"Palmisano","given":"Anna"},{"family":"Natale","given":"Luigi"},{"family":"Ligabue","given":"Guido"},{"family":"Peretto","given":"Giovanni"},{"family":"Lovato","given":"Luigi"},{"family":"Vignale","given":"Davide"},{"family":"Fiocchi","given":"Federica"},{"family":"Marano","given":"Riccardo"},{"family":"Russo","given":"Vincenzo"}],"issued":{"date-parts":[["2020",6,24]]}}}],"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30</w:t>
            </w:r>
            <w:r w:rsidRPr="00503274">
              <w:rPr>
                <w:rFonts w:eastAsia="Calibri" w:cstheme="minorHAnsi"/>
              </w:rPr>
              <w:fldChar w:fldCharType="end"/>
            </w:r>
          </w:p>
        </w:tc>
        <w:tc>
          <w:tcPr>
            <w:tcW w:w="602" w:type="dxa"/>
          </w:tcPr>
          <w:p w14:paraId="3A9E38F0" w14:textId="77777777" w:rsidR="00503274" w:rsidRPr="00F855A0" w:rsidRDefault="00503274" w:rsidP="00503274">
            <w:pPr>
              <w:spacing w:after="160" w:line="360" w:lineRule="auto"/>
            </w:pPr>
            <w:r w:rsidRPr="00F855A0">
              <w:rPr>
                <w:lang w:val="en-GB"/>
              </w:rPr>
              <w:t>Yes</w:t>
            </w:r>
          </w:p>
        </w:tc>
        <w:tc>
          <w:tcPr>
            <w:tcW w:w="602" w:type="dxa"/>
          </w:tcPr>
          <w:p w14:paraId="62FB19F7" w14:textId="77777777" w:rsidR="00503274" w:rsidRPr="00F855A0" w:rsidRDefault="00503274" w:rsidP="00503274">
            <w:pPr>
              <w:spacing w:after="160" w:line="360" w:lineRule="auto"/>
            </w:pPr>
            <w:r w:rsidRPr="00F855A0">
              <w:t>Yes</w:t>
            </w:r>
          </w:p>
        </w:tc>
        <w:tc>
          <w:tcPr>
            <w:tcW w:w="603" w:type="dxa"/>
          </w:tcPr>
          <w:p w14:paraId="561FFD35" w14:textId="77777777" w:rsidR="00503274" w:rsidRPr="00F855A0" w:rsidRDefault="00503274" w:rsidP="00503274">
            <w:pPr>
              <w:spacing w:after="160" w:line="360" w:lineRule="auto"/>
            </w:pPr>
            <w:r w:rsidRPr="00F855A0">
              <w:t>NR</w:t>
            </w:r>
          </w:p>
        </w:tc>
        <w:tc>
          <w:tcPr>
            <w:tcW w:w="602" w:type="dxa"/>
          </w:tcPr>
          <w:p w14:paraId="2441CA59" w14:textId="77777777" w:rsidR="00503274" w:rsidRPr="00F855A0" w:rsidRDefault="00503274" w:rsidP="00503274">
            <w:pPr>
              <w:spacing w:after="160" w:line="360" w:lineRule="auto"/>
            </w:pPr>
            <w:r w:rsidRPr="00F855A0">
              <w:t>CD</w:t>
            </w:r>
          </w:p>
        </w:tc>
        <w:tc>
          <w:tcPr>
            <w:tcW w:w="603" w:type="dxa"/>
          </w:tcPr>
          <w:p w14:paraId="0AFC87FC" w14:textId="77777777" w:rsidR="00503274" w:rsidRPr="00F855A0" w:rsidRDefault="00503274" w:rsidP="00503274">
            <w:pPr>
              <w:spacing w:after="160" w:line="360" w:lineRule="auto"/>
            </w:pPr>
            <w:r w:rsidRPr="00F855A0">
              <w:t>NA</w:t>
            </w:r>
          </w:p>
        </w:tc>
        <w:tc>
          <w:tcPr>
            <w:tcW w:w="602" w:type="dxa"/>
          </w:tcPr>
          <w:p w14:paraId="14F9853F" w14:textId="77777777" w:rsidR="00503274" w:rsidRPr="00F855A0" w:rsidRDefault="00503274" w:rsidP="00503274">
            <w:pPr>
              <w:spacing w:after="160" w:line="360" w:lineRule="auto"/>
            </w:pPr>
            <w:r w:rsidRPr="00F855A0">
              <w:t>Yes</w:t>
            </w:r>
          </w:p>
        </w:tc>
        <w:tc>
          <w:tcPr>
            <w:tcW w:w="603" w:type="dxa"/>
          </w:tcPr>
          <w:p w14:paraId="43798C4A" w14:textId="77777777" w:rsidR="00503274" w:rsidRPr="00F855A0" w:rsidRDefault="00503274" w:rsidP="00503274">
            <w:pPr>
              <w:spacing w:after="160" w:line="360" w:lineRule="auto"/>
            </w:pPr>
            <w:r w:rsidRPr="00F855A0">
              <w:t>Yes</w:t>
            </w:r>
          </w:p>
        </w:tc>
        <w:tc>
          <w:tcPr>
            <w:tcW w:w="602" w:type="dxa"/>
          </w:tcPr>
          <w:p w14:paraId="2907DAE3" w14:textId="77777777" w:rsidR="00503274" w:rsidRPr="00F855A0" w:rsidRDefault="00503274" w:rsidP="00503274">
            <w:pPr>
              <w:spacing w:after="160" w:line="360" w:lineRule="auto"/>
            </w:pPr>
            <w:r w:rsidRPr="00F855A0">
              <w:t>NR</w:t>
            </w:r>
          </w:p>
        </w:tc>
        <w:tc>
          <w:tcPr>
            <w:tcW w:w="603" w:type="dxa"/>
          </w:tcPr>
          <w:p w14:paraId="2D64EE70" w14:textId="77777777" w:rsidR="00503274" w:rsidRPr="00F855A0" w:rsidRDefault="00503274" w:rsidP="00503274">
            <w:pPr>
              <w:spacing w:after="160" w:line="360" w:lineRule="auto"/>
            </w:pPr>
            <w:r w:rsidRPr="00F855A0">
              <w:t>Yes</w:t>
            </w:r>
          </w:p>
        </w:tc>
        <w:tc>
          <w:tcPr>
            <w:tcW w:w="1151" w:type="dxa"/>
          </w:tcPr>
          <w:p w14:paraId="141C0C77" w14:textId="77777777" w:rsidR="00503274" w:rsidRPr="00F855A0" w:rsidRDefault="00503274" w:rsidP="00503274">
            <w:pPr>
              <w:spacing w:after="160" w:line="360" w:lineRule="auto"/>
            </w:pPr>
            <w:r w:rsidRPr="00F855A0">
              <w:t>Fair</w:t>
            </w:r>
          </w:p>
        </w:tc>
        <w:tc>
          <w:tcPr>
            <w:tcW w:w="1151" w:type="dxa"/>
          </w:tcPr>
          <w:p w14:paraId="1316F98A" w14:textId="77777777" w:rsidR="00503274" w:rsidRPr="00F855A0" w:rsidRDefault="00503274" w:rsidP="00503274">
            <w:pPr>
              <w:spacing w:after="160" w:line="360" w:lineRule="auto"/>
            </w:pPr>
            <w:r w:rsidRPr="00F855A0">
              <w:t>Fair</w:t>
            </w:r>
          </w:p>
        </w:tc>
      </w:tr>
      <w:tr w:rsidR="00503274" w:rsidRPr="00F855A0" w14:paraId="5BF340B5" w14:textId="77777777" w:rsidTr="00EA56AF">
        <w:trPr>
          <w:trHeight w:val="288"/>
        </w:trPr>
        <w:tc>
          <w:tcPr>
            <w:tcW w:w="1631" w:type="dxa"/>
          </w:tcPr>
          <w:p w14:paraId="2629BD98" w14:textId="1137A125" w:rsidR="00503274" w:rsidRPr="00503274" w:rsidRDefault="00503274" w:rsidP="00503274">
            <w:pPr>
              <w:spacing w:after="160" w:line="360" w:lineRule="auto"/>
              <w:rPr>
                <w:rFonts w:cstheme="minorHAnsi"/>
              </w:rPr>
            </w:pPr>
            <w:r w:rsidRPr="00503274">
              <w:rPr>
                <w:rFonts w:eastAsia="Calibri" w:cstheme="minorHAnsi"/>
              </w:rPr>
              <w:t xml:space="preserve">Huang et al </w:t>
            </w:r>
            <w:r w:rsidRPr="00503274">
              <w:rPr>
                <w:rFonts w:eastAsia="Calibri" w:cstheme="minorHAnsi"/>
              </w:rPr>
              <w:fldChar w:fldCharType="begin"/>
            </w:r>
            <w:r w:rsidRPr="00503274">
              <w:rPr>
                <w:rFonts w:eastAsia="Calibri" w:cstheme="minorHAnsi"/>
              </w:rPr>
              <w:instrText xml:space="preserve"> ADDIN ZOTERO_ITEM CSL_CITATION {"citationID":"mwcivelV","properties":{"formattedCitation":"\\super 25\\nosupersub{}","plainCitation":"25","noteIndex":0},"citationItems":[{"id":3390,"uris":["http://zotero.org/users/5061312/items/SH8F5ZI7"],"uri":["http://zotero.org/users/5061312/items/SH8F5ZI7"],"itemData":{"id":3390,"type":"article-journal","abstract":"Graphical abstract\n&lt;img class=\"highwire-fragment fragment-image\" alt=\"Figure1\" src=\"https://imaging.onlinejacc.org/content/jimg/early/2020/05/05/j.jcmg.2020.05.004/F1.medium.gif\" width=\"440\" height=\"259\"/&gt;Download figure Open in new tab Download powerpoint\n\nObjective To evaluate cardiac involvement in recovered COVID-19 patients using cardiac MRI.\nBackground Myocardial injury caused by COVID-19 was previously reported in hospitalized patients. It is unknown if there is sustained cardiac involvement after patients’ recovery from COVID-19.\nMethods Twenty-six recovered COVID-19 patients that reported cardiac symptoms and underwent MRI exams were retrospectively included. MRI protocols consisted of conventional sequences (cine, T2WI, LGE), and quantitative mapping sequences (T1, T2, and ECV mapping). Edema ratio and LGE were assessed in post-COVID-19 patients. Cardiac function, native T1/T2, and ECV were quantitatively evaluated and compared with controls.\nResults Fifteen patients (58%) had abnormal MRI findings on conventional MRI sequences: myocardial edema was found in 14 (54%) patients and LGE was found in 8 (31%) patients. Decreased RV functional parameters including EF, CI, and SV/ BSA were found in patients with positive conventional MRI findings. Using quantitative mapping, global native T1, T2, and ECV were all found to be significantly elevated in patients with positive conventional MRI findings, compared to patients without positive findings and controls (median [IQR], native T1 1271ms [1243-1298] vs 1237ms [1216-1262] vs 1224ms [1217-1245]; mean [SD], T2 42.7ms [3.1] vs 38.1ms [2.4] vs 39.1ms [3.1]; median [IQR], 28.2% [24.8-36.2] vs 24.8% [23.1-25.4] vs 23.7% [22.2-25.2]; p=0.002, p &lt;0.001, and p =0.002, respectively).\nConclusions Cardiac involvement was found in a proportion of the recovered COVID-19 patients. MRI manifestation included myocardial edema, fibrosis, and impaired RV function. Attention should be paid to the possible myocardial involvement in recovered COVID-19 patients with cardiac symptoms.","container-title":"JACC: Cardiovascular Imaging","DOI":"10.1016/j.jcmg.2020.05.004","ISSN":"1936-878X, 1876-7591","journalAbbreviation":"J Am Coll Cardiol Img","language":"en","note":"publisher: JACC: Cardiovascular Imaging\nsection: Original Research","source":"imaging.onlinejacc.org","title":"Cardiac involvement in recovered COVID-19 patients identified by magnetic resonance imaging","URL":"https://imaging.onlinejacc.org/content/early/2020/05/05/j.jcmg.2020.05.004","author":[{"family":"Huang","given":"Lu"},{"family":"Zhao","given":"Peijun"},{"family":"Tang","given":"Dazhong"},{"family":"Zhu","given":"Tong"},{"family":"Han","given":"Rui"},{"family":"Zhan","given":"Chenao"},{"family":"Liu","given":"Weiyong"},{"family":"Zeng","given":"Hesong"},{"family":"Tao","given":"Qian"},{"family":"Xia","given":"Liming"}],"accessed":{"date-parts":[["2020",5,24]]},"issued":{"date-parts":[["2020",5,11]]}}}],"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25</w:t>
            </w:r>
            <w:r w:rsidRPr="00503274">
              <w:rPr>
                <w:rFonts w:eastAsia="Calibri" w:cstheme="minorHAnsi"/>
              </w:rPr>
              <w:fldChar w:fldCharType="end"/>
            </w:r>
          </w:p>
        </w:tc>
        <w:tc>
          <w:tcPr>
            <w:tcW w:w="602" w:type="dxa"/>
          </w:tcPr>
          <w:p w14:paraId="2A5B3395" w14:textId="77777777" w:rsidR="00503274" w:rsidRPr="00F855A0" w:rsidRDefault="00503274" w:rsidP="00503274">
            <w:pPr>
              <w:spacing w:after="160" w:line="360" w:lineRule="auto"/>
            </w:pPr>
            <w:r w:rsidRPr="00F855A0">
              <w:rPr>
                <w:lang w:val="en-GB"/>
              </w:rPr>
              <w:t>Yes</w:t>
            </w:r>
          </w:p>
        </w:tc>
        <w:tc>
          <w:tcPr>
            <w:tcW w:w="602" w:type="dxa"/>
          </w:tcPr>
          <w:p w14:paraId="07D699EC" w14:textId="77777777" w:rsidR="00503274" w:rsidRPr="00F855A0" w:rsidRDefault="00503274" w:rsidP="00503274">
            <w:pPr>
              <w:spacing w:after="160" w:line="360" w:lineRule="auto"/>
            </w:pPr>
            <w:r w:rsidRPr="00F855A0">
              <w:t>Yes</w:t>
            </w:r>
          </w:p>
        </w:tc>
        <w:tc>
          <w:tcPr>
            <w:tcW w:w="603" w:type="dxa"/>
          </w:tcPr>
          <w:p w14:paraId="4EDBAE74" w14:textId="77777777" w:rsidR="00503274" w:rsidRPr="00F855A0" w:rsidRDefault="00503274" w:rsidP="00503274">
            <w:pPr>
              <w:spacing w:after="160" w:line="360" w:lineRule="auto"/>
            </w:pPr>
            <w:r w:rsidRPr="00F855A0">
              <w:t>Yes</w:t>
            </w:r>
          </w:p>
        </w:tc>
        <w:tc>
          <w:tcPr>
            <w:tcW w:w="602" w:type="dxa"/>
          </w:tcPr>
          <w:p w14:paraId="5CC06910" w14:textId="77777777" w:rsidR="00503274" w:rsidRPr="00F855A0" w:rsidRDefault="00503274" w:rsidP="00503274">
            <w:pPr>
              <w:spacing w:after="160" w:line="360" w:lineRule="auto"/>
            </w:pPr>
            <w:r w:rsidRPr="00F855A0">
              <w:t>Yes</w:t>
            </w:r>
          </w:p>
        </w:tc>
        <w:tc>
          <w:tcPr>
            <w:tcW w:w="603" w:type="dxa"/>
          </w:tcPr>
          <w:p w14:paraId="5C8B6B3E" w14:textId="77777777" w:rsidR="00503274" w:rsidRPr="00F855A0" w:rsidRDefault="00503274" w:rsidP="00503274">
            <w:pPr>
              <w:spacing w:after="160" w:line="360" w:lineRule="auto"/>
            </w:pPr>
            <w:r w:rsidRPr="00F855A0">
              <w:t>NA</w:t>
            </w:r>
          </w:p>
        </w:tc>
        <w:tc>
          <w:tcPr>
            <w:tcW w:w="602" w:type="dxa"/>
          </w:tcPr>
          <w:p w14:paraId="6B9E20F5" w14:textId="77777777" w:rsidR="00503274" w:rsidRPr="00F855A0" w:rsidRDefault="00503274" w:rsidP="00503274">
            <w:pPr>
              <w:spacing w:after="160" w:line="360" w:lineRule="auto"/>
            </w:pPr>
            <w:r w:rsidRPr="00F855A0">
              <w:t>Yes</w:t>
            </w:r>
          </w:p>
        </w:tc>
        <w:tc>
          <w:tcPr>
            <w:tcW w:w="603" w:type="dxa"/>
          </w:tcPr>
          <w:p w14:paraId="2C634560" w14:textId="77777777" w:rsidR="00503274" w:rsidRPr="00F855A0" w:rsidRDefault="00503274" w:rsidP="00503274">
            <w:pPr>
              <w:spacing w:after="160" w:line="360" w:lineRule="auto"/>
            </w:pPr>
            <w:r w:rsidRPr="00F855A0">
              <w:t>NR</w:t>
            </w:r>
          </w:p>
        </w:tc>
        <w:tc>
          <w:tcPr>
            <w:tcW w:w="602" w:type="dxa"/>
          </w:tcPr>
          <w:p w14:paraId="77693CC7" w14:textId="77777777" w:rsidR="00503274" w:rsidRPr="00F855A0" w:rsidRDefault="00503274" w:rsidP="00503274">
            <w:pPr>
              <w:spacing w:after="160" w:line="360" w:lineRule="auto"/>
            </w:pPr>
            <w:r w:rsidRPr="00F855A0">
              <w:t>Yes</w:t>
            </w:r>
          </w:p>
        </w:tc>
        <w:tc>
          <w:tcPr>
            <w:tcW w:w="603" w:type="dxa"/>
          </w:tcPr>
          <w:p w14:paraId="1B4D9462" w14:textId="77777777" w:rsidR="00503274" w:rsidRPr="00F855A0" w:rsidRDefault="00503274" w:rsidP="00503274">
            <w:pPr>
              <w:spacing w:after="160" w:line="360" w:lineRule="auto"/>
            </w:pPr>
            <w:r w:rsidRPr="00F855A0">
              <w:t>Yes</w:t>
            </w:r>
          </w:p>
        </w:tc>
        <w:tc>
          <w:tcPr>
            <w:tcW w:w="1151" w:type="dxa"/>
          </w:tcPr>
          <w:p w14:paraId="0A423145" w14:textId="77777777" w:rsidR="00503274" w:rsidRPr="00F855A0" w:rsidRDefault="00503274" w:rsidP="00503274">
            <w:pPr>
              <w:spacing w:after="160" w:line="360" w:lineRule="auto"/>
            </w:pPr>
            <w:r w:rsidRPr="00F855A0">
              <w:t>Fair</w:t>
            </w:r>
          </w:p>
        </w:tc>
        <w:tc>
          <w:tcPr>
            <w:tcW w:w="1151" w:type="dxa"/>
          </w:tcPr>
          <w:p w14:paraId="2868EA5A" w14:textId="77777777" w:rsidR="00503274" w:rsidRPr="00F855A0" w:rsidRDefault="00503274" w:rsidP="00503274">
            <w:pPr>
              <w:spacing w:after="160" w:line="360" w:lineRule="auto"/>
            </w:pPr>
            <w:r w:rsidRPr="00F855A0">
              <w:t>Fair</w:t>
            </w:r>
          </w:p>
        </w:tc>
      </w:tr>
      <w:tr w:rsidR="00503274" w:rsidRPr="00F855A0" w14:paraId="14DDCFB0" w14:textId="77777777" w:rsidTr="00EA56AF">
        <w:trPr>
          <w:trHeight w:val="288"/>
        </w:trPr>
        <w:tc>
          <w:tcPr>
            <w:tcW w:w="1631" w:type="dxa"/>
          </w:tcPr>
          <w:p w14:paraId="5DE15F7C" w14:textId="5C9D2BE3" w:rsidR="00503274" w:rsidRPr="00503274" w:rsidRDefault="00503274" w:rsidP="00503274">
            <w:pPr>
              <w:spacing w:after="160" w:line="360" w:lineRule="auto"/>
              <w:rPr>
                <w:rFonts w:cstheme="minorHAnsi"/>
              </w:rPr>
            </w:pPr>
            <w:r w:rsidRPr="00503274">
              <w:rPr>
                <w:rFonts w:eastAsia="Calibri" w:cstheme="minorHAnsi"/>
              </w:rPr>
              <w:t xml:space="preserve">Lam et al </w:t>
            </w:r>
            <w:r w:rsidRPr="00503274">
              <w:rPr>
                <w:rFonts w:eastAsia="Calibri" w:cstheme="minorHAnsi"/>
              </w:rPr>
              <w:fldChar w:fldCharType="begin"/>
            </w:r>
            <w:r w:rsidRPr="00503274">
              <w:rPr>
                <w:rFonts w:eastAsia="Calibri" w:cstheme="minorHAnsi"/>
              </w:rPr>
              <w:instrText xml:space="preserve"> ADDIN ZOTERO_ITEM CSL_CITATION {"citationID":"a3fkourktq","properties":{"formattedCitation":"\\super 31\\nosupersub{}","plainCitation":"31","noteIndex":0},"citationItems":[{"id":4101,"uris":["http://zotero.org/users/5061312/items/W5NFDWY3"],"uri":["http://zotero.org/users/5061312/items/W5NFDWY3"],"itemData":{"id":4101,"type":"article-journal","abstract":"Since its first description in December 2019 in Wuhan City (Hubei, China), a novel type of mutated coronavirus, named severe acute respiratory syndrome coronavirus 2","container-title":"Revista Española de Cardiología (English Edition)","DOI":"10.1016/j.rec.2020.06.018","ISSN":"1885-5857","journalAbbreviation":"Rev Esp Cardiol","language":"en","note":"publisher: Elsevier","source":"www.revespcardiol.org","title":"Cardiac magnetic resonance characterization of COVID-19 myocarditis","URL":"http://www.revespcardiol.org/en-cardiac-magnetic-resonance-characterization-covid-19-avance-S1885585720302875","author":[{"family":"Caballeros Lam","given":"Meylin"},{"family":"Fuente Villena","given":"Ana","non-dropping-particle":"de la"},{"family":"Hernández Hernández","given":"Aitor"},{"family":"García de Yébenes","given":"Manuel"},{"family":"Bastarrika Alemañ","given":"Gorka"}],"accessed":{"date-parts":[["2020",8,5]]}}}],"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31</w:t>
            </w:r>
            <w:r w:rsidRPr="00503274">
              <w:rPr>
                <w:rFonts w:eastAsia="Calibri" w:cstheme="minorHAnsi"/>
              </w:rPr>
              <w:fldChar w:fldCharType="end"/>
            </w:r>
          </w:p>
        </w:tc>
        <w:tc>
          <w:tcPr>
            <w:tcW w:w="602" w:type="dxa"/>
          </w:tcPr>
          <w:p w14:paraId="2A1907EB" w14:textId="77777777" w:rsidR="00503274" w:rsidRPr="00F855A0" w:rsidRDefault="00503274" w:rsidP="00503274">
            <w:pPr>
              <w:spacing w:after="160" w:line="360" w:lineRule="auto"/>
            </w:pPr>
            <w:r w:rsidRPr="00F855A0">
              <w:t>Yes</w:t>
            </w:r>
          </w:p>
        </w:tc>
        <w:tc>
          <w:tcPr>
            <w:tcW w:w="602" w:type="dxa"/>
          </w:tcPr>
          <w:p w14:paraId="1D517D1E" w14:textId="77777777" w:rsidR="00503274" w:rsidRPr="00F855A0" w:rsidRDefault="00503274" w:rsidP="00503274">
            <w:pPr>
              <w:spacing w:after="160" w:line="360" w:lineRule="auto"/>
            </w:pPr>
            <w:r w:rsidRPr="00F855A0">
              <w:t>Yes</w:t>
            </w:r>
          </w:p>
        </w:tc>
        <w:tc>
          <w:tcPr>
            <w:tcW w:w="603" w:type="dxa"/>
          </w:tcPr>
          <w:p w14:paraId="5A39AAF5" w14:textId="77777777" w:rsidR="00503274" w:rsidRPr="00F855A0" w:rsidRDefault="00503274" w:rsidP="00503274">
            <w:pPr>
              <w:spacing w:after="160" w:line="360" w:lineRule="auto"/>
            </w:pPr>
            <w:r w:rsidRPr="00F855A0">
              <w:t>NA</w:t>
            </w:r>
          </w:p>
        </w:tc>
        <w:tc>
          <w:tcPr>
            <w:tcW w:w="602" w:type="dxa"/>
          </w:tcPr>
          <w:p w14:paraId="716068A5" w14:textId="77777777" w:rsidR="00503274" w:rsidRPr="00F855A0" w:rsidRDefault="00503274" w:rsidP="00503274">
            <w:pPr>
              <w:spacing w:after="160" w:line="360" w:lineRule="auto"/>
            </w:pPr>
            <w:r w:rsidRPr="00F855A0">
              <w:t>NA</w:t>
            </w:r>
          </w:p>
        </w:tc>
        <w:tc>
          <w:tcPr>
            <w:tcW w:w="603" w:type="dxa"/>
          </w:tcPr>
          <w:p w14:paraId="1A9B7482" w14:textId="77777777" w:rsidR="00503274" w:rsidRPr="00F855A0" w:rsidRDefault="00503274" w:rsidP="00503274">
            <w:pPr>
              <w:spacing w:after="160" w:line="360" w:lineRule="auto"/>
            </w:pPr>
            <w:r w:rsidRPr="00F855A0">
              <w:t>NA</w:t>
            </w:r>
          </w:p>
        </w:tc>
        <w:tc>
          <w:tcPr>
            <w:tcW w:w="602" w:type="dxa"/>
          </w:tcPr>
          <w:p w14:paraId="58D16EB9" w14:textId="77777777" w:rsidR="00503274" w:rsidRPr="00F855A0" w:rsidRDefault="00503274" w:rsidP="00503274">
            <w:pPr>
              <w:spacing w:after="160" w:line="360" w:lineRule="auto"/>
            </w:pPr>
            <w:r w:rsidRPr="00F855A0">
              <w:t>Yes</w:t>
            </w:r>
          </w:p>
        </w:tc>
        <w:tc>
          <w:tcPr>
            <w:tcW w:w="603" w:type="dxa"/>
          </w:tcPr>
          <w:p w14:paraId="7591A4B1" w14:textId="77777777" w:rsidR="00503274" w:rsidRPr="00F855A0" w:rsidRDefault="00503274" w:rsidP="00503274">
            <w:pPr>
              <w:spacing w:after="160" w:line="360" w:lineRule="auto"/>
            </w:pPr>
            <w:r w:rsidRPr="00F855A0">
              <w:t>CD</w:t>
            </w:r>
          </w:p>
        </w:tc>
        <w:tc>
          <w:tcPr>
            <w:tcW w:w="602" w:type="dxa"/>
          </w:tcPr>
          <w:p w14:paraId="6F68134F" w14:textId="77777777" w:rsidR="00503274" w:rsidRPr="00F855A0" w:rsidRDefault="00503274" w:rsidP="00503274">
            <w:pPr>
              <w:spacing w:after="160" w:line="360" w:lineRule="auto"/>
            </w:pPr>
            <w:r w:rsidRPr="00F855A0">
              <w:t>NA</w:t>
            </w:r>
          </w:p>
        </w:tc>
        <w:tc>
          <w:tcPr>
            <w:tcW w:w="603" w:type="dxa"/>
          </w:tcPr>
          <w:p w14:paraId="06B9A507" w14:textId="77777777" w:rsidR="00503274" w:rsidRPr="00F855A0" w:rsidRDefault="00503274" w:rsidP="00503274">
            <w:pPr>
              <w:spacing w:after="160" w:line="360" w:lineRule="auto"/>
            </w:pPr>
            <w:r w:rsidRPr="00F855A0">
              <w:t>Yes</w:t>
            </w:r>
          </w:p>
        </w:tc>
        <w:tc>
          <w:tcPr>
            <w:tcW w:w="1151" w:type="dxa"/>
          </w:tcPr>
          <w:p w14:paraId="1AFCC39A" w14:textId="77777777" w:rsidR="00503274" w:rsidRPr="00F855A0" w:rsidRDefault="00503274" w:rsidP="00503274">
            <w:pPr>
              <w:spacing w:after="160" w:line="360" w:lineRule="auto"/>
            </w:pPr>
            <w:r w:rsidRPr="00F855A0">
              <w:t>Fair</w:t>
            </w:r>
          </w:p>
        </w:tc>
        <w:tc>
          <w:tcPr>
            <w:tcW w:w="1151" w:type="dxa"/>
          </w:tcPr>
          <w:p w14:paraId="6DE8BE6A" w14:textId="77777777" w:rsidR="00503274" w:rsidRPr="00F855A0" w:rsidRDefault="00503274" w:rsidP="00503274">
            <w:pPr>
              <w:spacing w:after="160" w:line="360" w:lineRule="auto"/>
            </w:pPr>
            <w:r w:rsidRPr="00F855A0">
              <w:t>Fair</w:t>
            </w:r>
          </w:p>
        </w:tc>
      </w:tr>
      <w:tr w:rsidR="00503274" w:rsidRPr="00F855A0" w14:paraId="60D473C6" w14:textId="77777777" w:rsidTr="00EA56AF">
        <w:trPr>
          <w:trHeight w:val="288"/>
        </w:trPr>
        <w:tc>
          <w:tcPr>
            <w:tcW w:w="1631" w:type="dxa"/>
          </w:tcPr>
          <w:p w14:paraId="1E063A92" w14:textId="4497F240" w:rsidR="00503274" w:rsidRPr="00503274" w:rsidRDefault="00503274" w:rsidP="00503274">
            <w:pPr>
              <w:spacing w:after="160" w:line="360" w:lineRule="auto"/>
              <w:rPr>
                <w:rFonts w:cstheme="minorHAnsi"/>
              </w:rPr>
            </w:pPr>
            <w:r w:rsidRPr="00503274">
              <w:rPr>
                <w:rFonts w:eastAsia="Calibri" w:cstheme="minorHAnsi"/>
              </w:rPr>
              <w:t xml:space="preserve">Coyle et al </w:t>
            </w:r>
            <w:r w:rsidRPr="00503274">
              <w:rPr>
                <w:rFonts w:eastAsia="Calibri" w:cstheme="minorHAnsi"/>
              </w:rPr>
              <w:fldChar w:fldCharType="begin"/>
            </w:r>
            <w:r w:rsidRPr="00503274">
              <w:rPr>
                <w:rFonts w:eastAsia="Calibri" w:cstheme="minorHAnsi"/>
              </w:rPr>
              <w:instrText xml:space="preserve"> ADDIN ZOTERO_ITEM CSL_CITATION {"citationID":"bf6qr90o","properties":{"formattedCitation":"\\super 32\\nosupersub{}","plainCitation":"32","noteIndex":0},"citationItems":[{"id":3671,"uris":["http://zotero.org/users/5061312/items/DD8QWVJW"],"uri":["http://zotero.org/users/5061312/items/DD8QWVJW"],"itemData":{"id":3671,"type":"article-journal","abstract":"We describe the case of a critically-ill patient with myocarditis and severe ARDS related to COVID-19 infection. This case highlights management strategies including the use of corticosteroids, an IL-6 inhibitor, and an aldose reductase inhibitor resulting in complete clinical recovery.","container-title":"JACC. Case reports","DOI":"10.1016/j.jaccas.2020.04.025","ISSN":"2666-0849","journalAbbreviation":"JACC Case Rep","language":"eng","note":"PMID: 32368755\nPMCID: PMC7196388","source":"PubMed","title":"A Recovered Case of COVID-19 Myocarditis and ARDS Treated with Corticosteroids, Tocilizumab, and Experimental AT-001","author":[{"family":"Coyle","given":"Justin"},{"family":"Igbinomwanhia","given":"Efehi"},{"family":"Sanchez-Nadales","given":"Alejandro"},{"family":"Danciu","given":"Sorin"},{"family":"Chu","given":"Chae"},{"family":"Shah","given":"Nishit"}],"issued":{"date-parts":[["2020",5,3]]}}}],"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32</w:t>
            </w:r>
            <w:r w:rsidRPr="00503274">
              <w:rPr>
                <w:rFonts w:eastAsia="Calibri" w:cstheme="minorHAnsi"/>
              </w:rPr>
              <w:fldChar w:fldCharType="end"/>
            </w:r>
          </w:p>
        </w:tc>
        <w:tc>
          <w:tcPr>
            <w:tcW w:w="602" w:type="dxa"/>
          </w:tcPr>
          <w:p w14:paraId="7001AC35" w14:textId="77777777" w:rsidR="00503274" w:rsidRPr="00F855A0" w:rsidRDefault="00503274" w:rsidP="00503274">
            <w:pPr>
              <w:spacing w:after="160" w:line="360" w:lineRule="auto"/>
            </w:pPr>
            <w:r w:rsidRPr="00F855A0">
              <w:rPr>
                <w:lang w:val="en-GB"/>
              </w:rPr>
              <w:t>Yes</w:t>
            </w:r>
          </w:p>
        </w:tc>
        <w:tc>
          <w:tcPr>
            <w:tcW w:w="602" w:type="dxa"/>
          </w:tcPr>
          <w:p w14:paraId="0B385DCD" w14:textId="77777777" w:rsidR="00503274" w:rsidRPr="00F855A0" w:rsidRDefault="00503274" w:rsidP="00503274">
            <w:pPr>
              <w:spacing w:after="160" w:line="360" w:lineRule="auto"/>
            </w:pPr>
            <w:r w:rsidRPr="00F855A0">
              <w:t>Yes</w:t>
            </w:r>
          </w:p>
        </w:tc>
        <w:tc>
          <w:tcPr>
            <w:tcW w:w="603" w:type="dxa"/>
          </w:tcPr>
          <w:p w14:paraId="0C732E5C" w14:textId="77777777" w:rsidR="00503274" w:rsidRPr="00F855A0" w:rsidRDefault="00503274" w:rsidP="00503274">
            <w:pPr>
              <w:spacing w:after="160" w:line="360" w:lineRule="auto"/>
            </w:pPr>
            <w:r w:rsidRPr="00F855A0">
              <w:t>NA</w:t>
            </w:r>
          </w:p>
        </w:tc>
        <w:tc>
          <w:tcPr>
            <w:tcW w:w="602" w:type="dxa"/>
          </w:tcPr>
          <w:p w14:paraId="39C62B55" w14:textId="77777777" w:rsidR="00503274" w:rsidRPr="00F855A0" w:rsidRDefault="00503274" w:rsidP="00503274">
            <w:pPr>
              <w:spacing w:after="160" w:line="360" w:lineRule="auto"/>
            </w:pPr>
            <w:r w:rsidRPr="00F855A0">
              <w:t>NA</w:t>
            </w:r>
          </w:p>
        </w:tc>
        <w:tc>
          <w:tcPr>
            <w:tcW w:w="603" w:type="dxa"/>
          </w:tcPr>
          <w:p w14:paraId="0279204B" w14:textId="77777777" w:rsidR="00503274" w:rsidRPr="00F855A0" w:rsidRDefault="00503274" w:rsidP="00503274">
            <w:pPr>
              <w:spacing w:after="160" w:line="360" w:lineRule="auto"/>
            </w:pPr>
            <w:r w:rsidRPr="00F855A0">
              <w:t>NA</w:t>
            </w:r>
          </w:p>
        </w:tc>
        <w:tc>
          <w:tcPr>
            <w:tcW w:w="602" w:type="dxa"/>
          </w:tcPr>
          <w:p w14:paraId="7BD88A80" w14:textId="77777777" w:rsidR="00503274" w:rsidRPr="00F855A0" w:rsidRDefault="00503274" w:rsidP="00503274">
            <w:pPr>
              <w:spacing w:after="160" w:line="360" w:lineRule="auto"/>
            </w:pPr>
            <w:r w:rsidRPr="00F855A0">
              <w:t>Yes</w:t>
            </w:r>
          </w:p>
        </w:tc>
        <w:tc>
          <w:tcPr>
            <w:tcW w:w="603" w:type="dxa"/>
          </w:tcPr>
          <w:p w14:paraId="3D46459E" w14:textId="77777777" w:rsidR="00503274" w:rsidRPr="00F855A0" w:rsidRDefault="00503274" w:rsidP="00503274">
            <w:pPr>
              <w:spacing w:after="160" w:line="360" w:lineRule="auto"/>
            </w:pPr>
            <w:r w:rsidRPr="00F855A0">
              <w:t>CD</w:t>
            </w:r>
          </w:p>
        </w:tc>
        <w:tc>
          <w:tcPr>
            <w:tcW w:w="602" w:type="dxa"/>
          </w:tcPr>
          <w:p w14:paraId="4BE98535" w14:textId="77777777" w:rsidR="00503274" w:rsidRPr="00F855A0" w:rsidRDefault="00503274" w:rsidP="00503274">
            <w:pPr>
              <w:spacing w:after="160" w:line="360" w:lineRule="auto"/>
            </w:pPr>
            <w:r w:rsidRPr="00F855A0">
              <w:t xml:space="preserve">NA </w:t>
            </w:r>
          </w:p>
        </w:tc>
        <w:tc>
          <w:tcPr>
            <w:tcW w:w="603" w:type="dxa"/>
          </w:tcPr>
          <w:p w14:paraId="58A80EAE" w14:textId="77777777" w:rsidR="00503274" w:rsidRPr="00F855A0" w:rsidRDefault="00503274" w:rsidP="00503274">
            <w:pPr>
              <w:spacing w:after="160" w:line="360" w:lineRule="auto"/>
            </w:pPr>
            <w:r w:rsidRPr="00F855A0">
              <w:t>Yes</w:t>
            </w:r>
          </w:p>
        </w:tc>
        <w:tc>
          <w:tcPr>
            <w:tcW w:w="1151" w:type="dxa"/>
          </w:tcPr>
          <w:p w14:paraId="42480D8A" w14:textId="77777777" w:rsidR="00503274" w:rsidRPr="00F855A0" w:rsidRDefault="00503274" w:rsidP="00503274">
            <w:pPr>
              <w:spacing w:after="160" w:line="360" w:lineRule="auto"/>
            </w:pPr>
            <w:r w:rsidRPr="00F855A0">
              <w:t>Fair</w:t>
            </w:r>
          </w:p>
        </w:tc>
        <w:tc>
          <w:tcPr>
            <w:tcW w:w="1151" w:type="dxa"/>
          </w:tcPr>
          <w:p w14:paraId="613C494A" w14:textId="77777777" w:rsidR="00503274" w:rsidRPr="00F855A0" w:rsidRDefault="00503274" w:rsidP="00503274">
            <w:pPr>
              <w:spacing w:after="160" w:line="360" w:lineRule="auto"/>
            </w:pPr>
            <w:r w:rsidRPr="00F855A0">
              <w:t>Fair</w:t>
            </w:r>
          </w:p>
        </w:tc>
      </w:tr>
      <w:tr w:rsidR="00503274" w:rsidRPr="00F855A0" w14:paraId="6410B09D" w14:textId="77777777" w:rsidTr="00EA56AF">
        <w:trPr>
          <w:trHeight w:val="288"/>
        </w:trPr>
        <w:tc>
          <w:tcPr>
            <w:tcW w:w="1631" w:type="dxa"/>
          </w:tcPr>
          <w:p w14:paraId="516A4F3E" w14:textId="5DFA12C4" w:rsidR="00503274" w:rsidRPr="00503274" w:rsidRDefault="00503274" w:rsidP="00503274">
            <w:pPr>
              <w:spacing w:after="160" w:line="360" w:lineRule="auto"/>
              <w:rPr>
                <w:rFonts w:cstheme="minorHAnsi"/>
              </w:rPr>
            </w:pPr>
            <w:r w:rsidRPr="00503274">
              <w:rPr>
                <w:rFonts w:eastAsia="Calibri" w:cstheme="minorHAnsi"/>
              </w:rPr>
              <w:t xml:space="preserve">Besler et al </w:t>
            </w:r>
            <w:r w:rsidRPr="00503274">
              <w:rPr>
                <w:rFonts w:eastAsia="Calibri" w:cstheme="minorHAnsi"/>
              </w:rPr>
              <w:fldChar w:fldCharType="begin"/>
            </w:r>
            <w:r w:rsidRPr="00503274">
              <w:rPr>
                <w:rFonts w:eastAsia="Calibri" w:cstheme="minorHAnsi"/>
              </w:rPr>
              <w:instrText xml:space="preserve"> ADDIN ZOTERO_ITEM CSL_CITATION {"citationID":"hnycE71z","properties":{"formattedCitation":"\\super 33\\nosupersub{}","plainCitation":"33","noteIndex":0},"citationItems":[{"id":3668,"uris":["http://zotero.org/users/5061312/items/7DGX75NQ"],"uri":["http://zotero.org/users/5061312/items/7DGX75NQ"],"itemData":{"id":3668,"type":"article-journal","abstract":"We present the case of a 20-year-old male patient without previous history of cardiovascular disease who was admitted to our hospital with a new onset febrile sensation and chest pain. Chest computed tomography revealed a subpleural consolidation with a halo of ground-glass opacification. Blood tests revealed elevated levels of markers of myocyte necrosis (troponin I and creatine kinase-MB). Nasopharyngeal swab was positive for COVID-19. Cardiac MRI showed myocardial edema and late gadolinium enhancement compatible with myocarditis associated with COVID-19 infection. This case showed that acute myocarditis can be the initial presentation of patients with COVID-19 infection.","container-title":"The American Journal of Emergency Medicine","DOI":"10.1016/j.ajem.2020.05.100","ISSN":"1532-8171","journalAbbreviation":"Am J Emerg Med","language":"eng","note":"PMID: 32507570\nPMCID: PMC7265842","source":"PubMed","title":"Acute myocarditis associated with COVID-19 infection","author":[{"family":"Beşler","given":"Muhammed Said"},{"family":"Arslan","given":"Halil"}],"issued":{"date-parts":[["2020",6,2]]}}}],"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33</w:t>
            </w:r>
            <w:r w:rsidRPr="00503274">
              <w:rPr>
                <w:rFonts w:eastAsia="Calibri" w:cstheme="minorHAnsi"/>
              </w:rPr>
              <w:fldChar w:fldCharType="end"/>
            </w:r>
          </w:p>
        </w:tc>
        <w:tc>
          <w:tcPr>
            <w:tcW w:w="602" w:type="dxa"/>
          </w:tcPr>
          <w:p w14:paraId="766ECEF8" w14:textId="77777777" w:rsidR="00503274" w:rsidRPr="00F855A0" w:rsidRDefault="00503274" w:rsidP="00503274">
            <w:pPr>
              <w:spacing w:after="160" w:line="360" w:lineRule="auto"/>
            </w:pPr>
            <w:r w:rsidRPr="00F855A0">
              <w:rPr>
                <w:lang w:val="en-GB"/>
              </w:rPr>
              <w:t>Yes</w:t>
            </w:r>
          </w:p>
        </w:tc>
        <w:tc>
          <w:tcPr>
            <w:tcW w:w="602" w:type="dxa"/>
          </w:tcPr>
          <w:p w14:paraId="1406EAF2" w14:textId="77777777" w:rsidR="00503274" w:rsidRPr="00F855A0" w:rsidRDefault="00503274" w:rsidP="00503274">
            <w:pPr>
              <w:spacing w:after="160" w:line="360" w:lineRule="auto"/>
            </w:pPr>
            <w:r w:rsidRPr="00F855A0">
              <w:t>Yes</w:t>
            </w:r>
          </w:p>
        </w:tc>
        <w:tc>
          <w:tcPr>
            <w:tcW w:w="603" w:type="dxa"/>
          </w:tcPr>
          <w:p w14:paraId="686FFA49" w14:textId="77777777" w:rsidR="00503274" w:rsidRPr="00F855A0" w:rsidRDefault="00503274" w:rsidP="00503274">
            <w:pPr>
              <w:spacing w:after="160" w:line="360" w:lineRule="auto"/>
            </w:pPr>
            <w:r w:rsidRPr="00F855A0">
              <w:t>NA</w:t>
            </w:r>
          </w:p>
        </w:tc>
        <w:tc>
          <w:tcPr>
            <w:tcW w:w="602" w:type="dxa"/>
          </w:tcPr>
          <w:p w14:paraId="2AE1C173" w14:textId="77777777" w:rsidR="00503274" w:rsidRPr="00F855A0" w:rsidRDefault="00503274" w:rsidP="00503274">
            <w:pPr>
              <w:spacing w:after="160" w:line="360" w:lineRule="auto"/>
            </w:pPr>
            <w:r w:rsidRPr="00F855A0">
              <w:t>NA</w:t>
            </w:r>
          </w:p>
        </w:tc>
        <w:tc>
          <w:tcPr>
            <w:tcW w:w="603" w:type="dxa"/>
          </w:tcPr>
          <w:p w14:paraId="31C72714" w14:textId="77777777" w:rsidR="00503274" w:rsidRPr="00F855A0" w:rsidRDefault="00503274" w:rsidP="00503274">
            <w:pPr>
              <w:spacing w:after="160" w:line="360" w:lineRule="auto"/>
            </w:pPr>
            <w:r w:rsidRPr="00F855A0">
              <w:t>NA</w:t>
            </w:r>
          </w:p>
        </w:tc>
        <w:tc>
          <w:tcPr>
            <w:tcW w:w="602" w:type="dxa"/>
          </w:tcPr>
          <w:p w14:paraId="4032FCFD" w14:textId="77777777" w:rsidR="00503274" w:rsidRPr="00F855A0" w:rsidRDefault="00503274" w:rsidP="00503274">
            <w:pPr>
              <w:spacing w:after="160" w:line="360" w:lineRule="auto"/>
            </w:pPr>
            <w:r w:rsidRPr="00F855A0">
              <w:t>Yes</w:t>
            </w:r>
          </w:p>
        </w:tc>
        <w:tc>
          <w:tcPr>
            <w:tcW w:w="603" w:type="dxa"/>
          </w:tcPr>
          <w:p w14:paraId="7F203DC3" w14:textId="77777777" w:rsidR="00503274" w:rsidRPr="00F855A0" w:rsidRDefault="00503274" w:rsidP="00503274">
            <w:pPr>
              <w:spacing w:after="160" w:line="360" w:lineRule="auto"/>
            </w:pPr>
            <w:r w:rsidRPr="00F855A0">
              <w:t>CD</w:t>
            </w:r>
          </w:p>
        </w:tc>
        <w:tc>
          <w:tcPr>
            <w:tcW w:w="602" w:type="dxa"/>
          </w:tcPr>
          <w:p w14:paraId="12EE6977" w14:textId="77777777" w:rsidR="00503274" w:rsidRPr="00F855A0" w:rsidRDefault="00503274" w:rsidP="00503274">
            <w:pPr>
              <w:spacing w:after="160" w:line="360" w:lineRule="auto"/>
            </w:pPr>
            <w:r w:rsidRPr="00F855A0">
              <w:t>NA</w:t>
            </w:r>
          </w:p>
        </w:tc>
        <w:tc>
          <w:tcPr>
            <w:tcW w:w="603" w:type="dxa"/>
          </w:tcPr>
          <w:p w14:paraId="5F50A503" w14:textId="77777777" w:rsidR="00503274" w:rsidRPr="00F855A0" w:rsidRDefault="00503274" w:rsidP="00503274">
            <w:pPr>
              <w:spacing w:after="160" w:line="360" w:lineRule="auto"/>
            </w:pPr>
            <w:r w:rsidRPr="00F855A0">
              <w:t>Yes</w:t>
            </w:r>
          </w:p>
        </w:tc>
        <w:tc>
          <w:tcPr>
            <w:tcW w:w="1151" w:type="dxa"/>
          </w:tcPr>
          <w:p w14:paraId="33D7596E" w14:textId="77777777" w:rsidR="00503274" w:rsidRPr="00F855A0" w:rsidRDefault="00503274" w:rsidP="00503274">
            <w:pPr>
              <w:spacing w:after="160" w:line="360" w:lineRule="auto"/>
            </w:pPr>
            <w:r w:rsidRPr="00F855A0">
              <w:t>Fair</w:t>
            </w:r>
          </w:p>
        </w:tc>
        <w:tc>
          <w:tcPr>
            <w:tcW w:w="1151" w:type="dxa"/>
          </w:tcPr>
          <w:p w14:paraId="678E95AB" w14:textId="77777777" w:rsidR="00503274" w:rsidRPr="00F855A0" w:rsidRDefault="00503274" w:rsidP="00503274">
            <w:pPr>
              <w:spacing w:after="160" w:line="360" w:lineRule="auto"/>
            </w:pPr>
            <w:r w:rsidRPr="00F855A0">
              <w:t>Fair</w:t>
            </w:r>
          </w:p>
        </w:tc>
      </w:tr>
      <w:tr w:rsidR="00503274" w:rsidRPr="00F855A0" w14:paraId="112DC713" w14:textId="77777777" w:rsidTr="00EA56AF">
        <w:trPr>
          <w:trHeight w:val="288"/>
        </w:trPr>
        <w:tc>
          <w:tcPr>
            <w:tcW w:w="1631" w:type="dxa"/>
          </w:tcPr>
          <w:p w14:paraId="6F545BA9" w14:textId="18EF9B75" w:rsidR="00503274" w:rsidRPr="00503274" w:rsidRDefault="00503274" w:rsidP="00503274">
            <w:pPr>
              <w:spacing w:after="160" w:line="360" w:lineRule="auto"/>
              <w:rPr>
                <w:rFonts w:cstheme="minorHAnsi"/>
              </w:rPr>
            </w:pPr>
            <w:proofErr w:type="spellStart"/>
            <w:r w:rsidRPr="00503274">
              <w:rPr>
                <w:rFonts w:eastAsia="Calibri" w:cstheme="minorHAnsi"/>
              </w:rPr>
              <w:t>Inciardi</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CmYcIBcp","properties":{"formattedCitation":"\\super 18\\nosupersub{}","plainCitation":"18","noteIndex":0},"citationItems":[{"id":2520,"uris":["http://zotero.org/users/5061312/items/PQGKKQE3"],"uri":["http://zotero.org/users/5061312/items/PQGKKQE3"],"itemData":{"id":2520,"type":"article-journal","abstract":"&lt;h3&gt;Importance&lt;/h3&gt;&lt;p&gt;Virus infection has been widely described as one of the most common causes of myocarditis. However, less is known about the cardiac involvement as a complication of severe acute respiratory syndrome coronavirus 2 (SARS-CoV-2) infection.&lt;/p&gt;&lt;h3&gt;Objective&lt;/h3&gt;&lt;p&gt;To describe the presentation of acute myocardial inflammation in a patient with coronavirus disease 2019 (COVID-19) who recovered from the influenzalike syndrome and developed fatigue and signs and symptoms of heart failure a week after upper respiratory tract symptoms.&lt;/p&gt;&lt;h3&gt;Design, Setting, and Participant&lt;/h3&gt;&lt;p&gt;This case report describes an otherwise healthy 53-year-old woman who tested positive for COVID-19 and was admitted to the cardiac care unit in March 2020 for acute myopericarditis with systolic dysfunction, confirmed on cardiac magnetic resonance imaging, the week after onset of fever and dry cough due to COVID-19. The patient did not show any respiratory involvement during the clinical course.&lt;/p&gt;&lt;h3&gt;Exposure&lt;/h3&gt;&lt;p&gt;Cardiac involvement with COVID-19.&lt;/p&gt;&lt;h3&gt;Main Outcomes and Measures&lt;/h3&gt;&lt;p&gt;Detection of cardiac involvement with an increase in levels of N-terminal pro–brain natriuretic peptide (NT-proBNP) and high-sensitivity troponin T, echocardiography changes, and diffuse biventricular myocardial edema and late gadolinium enhancement on cardiac magnetic resonance imaging.&lt;/p&gt;&lt;h3&gt;Results&lt;/h3&gt;&lt;p&gt;An otherwise healthy 53-year-old white woman presented to the emergency department with severe fatigue. She described fever and dry cough the week before. She was afebrile but hypotensive; electrocardiography showed diffuse ST elevation, and elevated high-sensitivity troponin T and NT-proBNP levels were detected. Findings on chest radiography were normal. There was no evidence of obstructive coronary disease on coronary angiography. Based on the COVID-19 outbreak, a nasopharyngeal swab was performed, with a positive result for SARS-CoV-2 on real-time reverse transcriptase–polymerase chain reaction assay. Cardiac magnetic resonance imaging showed increased wall thickness with diffuse biventricular hypokinesis, especially in the apical segments, and severe left ventricular dysfunction (left ventricular ejection fraction of 35%). Short tau inversion recovery and T2-mapping sequences showed marked biventricular myocardial interstitial edema, and there was also diffuse late gadolinium enhancement involving the entire biventricular wall. There was a circumferential pericardial effusion that was most notable around the right cardiac chambers. These findings were all consistent with acute myopericarditis. She was treated with dobutamine, antiviral drugs (lopinavir/ritonavir), steroids, chloroquine, and medical treatment for heart failure, with progressive clinical and instrumental stabilization.&lt;/p&gt;&lt;h3&gt;Conclusions and Relevance&lt;/h3&gt;&lt;p&gt;This case highlights cardiac involvement as a complication associated with COVID-19, even without symptoms and signs of interstitial pneumonia.&lt;/p&gt;","container-title":"JAMA Cardiology","DOI":"10.1001/jamacardio.2020.1096","journalAbbreviation":"JAMA Cardiol","language":"en","source":"jamanetwork.com","title":"Cardiac Involvement in a Patient With Coronavirus Disease 2019 (COVID-19)","URL":"https://jamanetwork.com/journals/jamacardiology/fullarticle/2763843","author":[{"family":"Inciardi","given":"Riccardo M."},{"family":"Lupi","given":"Laura"},{"family":"Zaccone","given":"Gregorio"},{"family":"Italia","given":"Leonardo"},{"family":"Raffo","given":"Michela"},{"family":"Tomasoni","given":"Daniela"},{"family":"Cani","given":"Dario S."},{"family":"Cerini","given":"Manuel"},{"family":"Farina","given":"Davide"},{"family":"Gavazzi","given":"Emanuele"},{"family":"Maroldi","given":"Roberto"},{"family":"Adamo","given":"Marianna"},{"family":"Ammirati","given":"Enrico"},{"family":"Sinagra","given":"Gianfranco"},{"family":"Lombardi","given":"Carlo M."},{"family":"Metra","given":"Marco"}],"accessed":{"date-parts":[["2020",4,2]]},"issued":{"date-parts":[["2020",3,27]]}}}],"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18</w:t>
            </w:r>
            <w:r w:rsidRPr="00503274">
              <w:rPr>
                <w:rFonts w:eastAsia="Calibri" w:cstheme="minorHAnsi"/>
              </w:rPr>
              <w:fldChar w:fldCharType="end"/>
            </w:r>
          </w:p>
        </w:tc>
        <w:tc>
          <w:tcPr>
            <w:tcW w:w="602" w:type="dxa"/>
          </w:tcPr>
          <w:p w14:paraId="124D606D" w14:textId="77777777" w:rsidR="00503274" w:rsidRPr="00F855A0" w:rsidRDefault="00503274" w:rsidP="00503274">
            <w:pPr>
              <w:spacing w:after="160" w:line="360" w:lineRule="auto"/>
            </w:pPr>
            <w:r w:rsidRPr="00F855A0">
              <w:rPr>
                <w:lang w:val="en-GB"/>
              </w:rPr>
              <w:t>Yes</w:t>
            </w:r>
          </w:p>
        </w:tc>
        <w:tc>
          <w:tcPr>
            <w:tcW w:w="602" w:type="dxa"/>
          </w:tcPr>
          <w:p w14:paraId="3D78FD28" w14:textId="77777777" w:rsidR="00503274" w:rsidRPr="00F855A0" w:rsidRDefault="00503274" w:rsidP="00503274">
            <w:pPr>
              <w:spacing w:after="160" w:line="360" w:lineRule="auto"/>
            </w:pPr>
            <w:r w:rsidRPr="00F855A0">
              <w:t>Yes</w:t>
            </w:r>
          </w:p>
        </w:tc>
        <w:tc>
          <w:tcPr>
            <w:tcW w:w="603" w:type="dxa"/>
          </w:tcPr>
          <w:p w14:paraId="6594ACEA" w14:textId="77777777" w:rsidR="00503274" w:rsidRPr="00F855A0" w:rsidRDefault="00503274" w:rsidP="00503274">
            <w:pPr>
              <w:spacing w:after="160" w:line="360" w:lineRule="auto"/>
            </w:pPr>
            <w:r w:rsidRPr="00F855A0">
              <w:t>NA</w:t>
            </w:r>
          </w:p>
        </w:tc>
        <w:tc>
          <w:tcPr>
            <w:tcW w:w="602" w:type="dxa"/>
          </w:tcPr>
          <w:p w14:paraId="13BA6E7E" w14:textId="77777777" w:rsidR="00503274" w:rsidRPr="00F855A0" w:rsidRDefault="00503274" w:rsidP="00503274">
            <w:pPr>
              <w:spacing w:after="160" w:line="360" w:lineRule="auto"/>
            </w:pPr>
            <w:r w:rsidRPr="00F855A0">
              <w:t>NA</w:t>
            </w:r>
          </w:p>
        </w:tc>
        <w:tc>
          <w:tcPr>
            <w:tcW w:w="603" w:type="dxa"/>
          </w:tcPr>
          <w:p w14:paraId="722D974F" w14:textId="77777777" w:rsidR="00503274" w:rsidRPr="00F855A0" w:rsidRDefault="00503274" w:rsidP="00503274">
            <w:pPr>
              <w:spacing w:after="160" w:line="360" w:lineRule="auto"/>
            </w:pPr>
            <w:r w:rsidRPr="00F855A0">
              <w:t>NA</w:t>
            </w:r>
          </w:p>
        </w:tc>
        <w:tc>
          <w:tcPr>
            <w:tcW w:w="602" w:type="dxa"/>
          </w:tcPr>
          <w:p w14:paraId="5A12B319" w14:textId="77777777" w:rsidR="00503274" w:rsidRPr="00F855A0" w:rsidRDefault="00503274" w:rsidP="00503274">
            <w:pPr>
              <w:spacing w:after="160" w:line="360" w:lineRule="auto"/>
            </w:pPr>
            <w:r w:rsidRPr="00F855A0">
              <w:t>Yes</w:t>
            </w:r>
          </w:p>
        </w:tc>
        <w:tc>
          <w:tcPr>
            <w:tcW w:w="603" w:type="dxa"/>
          </w:tcPr>
          <w:p w14:paraId="1A6DBA99" w14:textId="77777777" w:rsidR="00503274" w:rsidRPr="00F855A0" w:rsidRDefault="00503274" w:rsidP="00503274">
            <w:pPr>
              <w:spacing w:after="160" w:line="360" w:lineRule="auto"/>
            </w:pPr>
            <w:r w:rsidRPr="00F855A0">
              <w:t>Yes</w:t>
            </w:r>
          </w:p>
        </w:tc>
        <w:tc>
          <w:tcPr>
            <w:tcW w:w="602" w:type="dxa"/>
          </w:tcPr>
          <w:p w14:paraId="7E9C445D" w14:textId="77777777" w:rsidR="00503274" w:rsidRPr="00F855A0" w:rsidRDefault="00503274" w:rsidP="00503274">
            <w:pPr>
              <w:spacing w:after="160" w:line="360" w:lineRule="auto"/>
            </w:pPr>
            <w:r w:rsidRPr="00F855A0">
              <w:t>NA</w:t>
            </w:r>
          </w:p>
        </w:tc>
        <w:tc>
          <w:tcPr>
            <w:tcW w:w="603" w:type="dxa"/>
          </w:tcPr>
          <w:p w14:paraId="4BF79A3F" w14:textId="77777777" w:rsidR="00503274" w:rsidRPr="00F855A0" w:rsidRDefault="00503274" w:rsidP="00503274">
            <w:pPr>
              <w:spacing w:after="160" w:line="360" w:lineRule="auto"/>
            </w:pPr>
            <w:r w:rsidRPr="00F855A0">
              <w:t>Yes</w:t>
            </w:r>
          </w:p>
        </w:tc>
        <w:tc>
          <w:tcPr>
            <w:tcW w:w="1151" w:type="dxa"/>
          </w:tcPr>
          <w:p w14:paraId="74E54377" w14:textId="77777777" w:rsidR="00503274" w:rsidRPr="00F855A0" w:rsidRDefault="00503274" w:rsidP="00503274">
            <w:pPr>
              <w:spacing w:after="160" w:line="360" w:lineRule="auto"/>
            </w:pPr>
            <w:r w:rsidRPr="00F855A0">
              <w:t xml:space="preserve">Fair </w:t>
            </w:r>
          </w:p>
        </w:tc>
        <w:tc>
          <w:tcPr>
            <w:tcW w:w="1151" w:type="dxa"/>
          </w:tcPr>
          <w:p w14:paraId="1A5A319B" w14:textId="77777777" w:rsidR="00503274" w:rsidRPr="00F855A0" w:rsidRDefault="00503274" w:rsidP="00503274">
            <w:pPr>
              <w:spacing w:after="160" w:line="360" w:lineRule="auto"/>
            </w:pPr>
            <w:r w:rsidRPr="00F855A0">
              <w:t xml:space="preserve">Fair </w:t>
            </w:r>
          </w:p>
        </w:tc>
      </w:tr>
      <w:tr w:rsidR="00503274" w:rsidRPr="00F855A0" w14:paraId="48745813" w14:textId="77777777" w:rsidTr="00EA56AF">
        <w:trPr>
          <w:trHeight w:val="288"/>
        </w:trPr>
        <w:tc>
          <w:tcPr>
            <w:tcW w:w="1631" w:type="dxa"/>
          </w:tcPr>
          <w:p w14:paraId="243AED7C" w14:textId="1314B31D" w:rsidR="00503274" w:rsidRPr="00503274" w:rsidRDefault="00503274" w:rsidP="00503274">
            <w:pPr>
              <w:spacing w:after="160" w:line="360" w:lineRule="auto"/>
              <w:rPr>
                <w:rFonts w:cstheme="minorHAnsi"/>
              </w:rPr>
            </w:pPr>
            <w:proofErr w:type="spellStart"/>
            <w:r w:rsidRPr="00503274">
              <w:rPr>
                <w:rFonts w:eastAsia="Calibri" w:cstheme="minorHAnsi"/>
              </w:rPr>
              <w:t>Gravinay</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d369sK5k","properties":{"formattedCitation":"\\super 12\\nosupersub{}","plainCitation":"12","noteIndex":0},"citationItems":[{"id":3685,"uris":["http://zotero.org/users/5061312/items/XIF254EH"],"uri":["http://zotero.org/users/5061312/items/XIF254EH"],"itemData":{"id":3685,"type":"article-journal","container-title":"European heart journal cardiovascular Imaging","DOI":"10.1093/ehjci/jeaa169","ISSN":"2047-2412 2047-2404 2047-2404","journalAbbreviation":"Eur Heart J Cardiovasc Imaging","language":"eng","note":"PMID: 32556106 \nPMCID: PMC7337634","title":"CMR and serology to diagnose COVID-19 infection with primary cardiac involvement.","author":[{"family":"Gravinay","given":"Pierre"},{"family":"Issa","given":"Nahema"},{"family":"Girard","given":"David"},{"family":"Camou","given":"Fabrice"},{"family":"Cochet","given":"Hubert"}],"issued":{"date-parts":[["2020",6,17]]}}}],"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12</w:t>
            </w:r>
            <w:r w:rsidRPr="00503274">
              <w:rPr>
                <w:rFonts w:eastAsia="Calibri" w:cstheme="minorHAnsi"/>
              </w:rPr>
              <w:fldChar w:fldCharType="end"/>
            </w:r>
          </w:p>
        </w:tc>
        <w:tc>
          <w:tcPr>
            <w:tcW w:w="602" w:type="dxa"/>
          </w:tcPr>
          <w:p w14:paraId="03B56FC3" w14:textId="77777777" w:rsidR="00503274" w:rsidRPr="00F855A0" w:rsidRDefault="00503274" w:rsidP="00503274">
            <w:pPr>
              <w:spacing w:after="160" w:line="360" w:lineRule="auto"/>
            </w:pPr>
            <w:r w:rsidRPr="00F855A0">
              <w:rPr>
                <w:lang w:val="en-GB"/>
              </w:rPr>
              <w:t>Yes</w:t>
            </w:r>
          </w:p>
        </w:tc>
        <w:tc>
          <w:tcPr>
            <w:tcW w:w="602" w:type="dxa"/>
          </w:tcPr>
          <w:p w14:paraId="628D4AC7" w14:textId="77777777" w:rsidR="00503274" w:rsidRPr="00F855A0" w:rsidRDefault="00503274" w:rsidP="00503274">
            <w:pPr>
              <w:spacing w:after="160" w:line="360" w:lineRule="auto"/>
            </w:pPr>
            <w:r w:rsidRPr="00F855A0">
              <w:t>Yes</w:t>
            </w:r>
          </w:p>
        </w:tc>
        <w:tc>
          <w:tcPr>
            <w:tcW w:w="603" w:type="dxa"/>
          </w:tcPr>
          <w:p w14:paraId="617AA44F" w14:textId="77777777" w:rsidR="00503274" w:rsidRPr="00F855A0" w:rsidRDefault="00503274" w:rsidP="00503274">
            <w:pPr>
              <w:spacing w:after="160" w:line="360" w:lineRule="auto"/>
            </w:pPr>
            <w:r w:rsidRPr="00F855A0">
              <w:t>NA</w:t>
            </w:r>
          </w:p>
        </w:tc>
        <w:tc>
          <w:tcPr>
            <w:tcW w:w="602" w:type="dxa"/>
          </w:tcPr>
          <w:p w14:paraId="38FE59BE" w14:textId="77777777" w:rsidR="00503274" w:rsidRPr="00F855A0" w:rsidRDefault="00503274" w:rsidP="00503274">
            <w:pPr>
              <w:spacing w:after="160" w:line="360" w:lineRule="auto"/>
            </w:pPr>
            <w:r w:rsidRPr="00F855A0">
              <w:t>NA</w:t>
            </w:r>
          </w:p>
        </w:tc>
        <w:tc>
          <w:tcPr>
            <w:tcW w:w="603" w:type="dxa"/>
          </w:tcPr>
          <w:p w14:paraId="10C5AF35" w14:textId="77777777" w:rsidR="00503274" w:rsidRPr="00F855A0" w:rsidRDefault="00503274" w:rsidP="00503274">
            <w:pPr>
              <w:spacing w:after="160" w:line="360" w:lineRule="auto"/>
            </w:pPr>
            <w:r w:rsidRPr="00F855A0">
              <w:t>NA</w:t>
            </w:r>
          </w:p>
        </w:tc>
        <w:tc>
          <w:tcPr>
            <w:tcW w:w="602" w:type="dxa"/>
          </w:tcPr>
          <w:p w14:paraId="0ADF4E49" w14:textId="77777777" w:rsidR="00503274" w:rsidRPr="00F855A0" w:rsidRDefault="00503274" w:rsidP="00503274">
            <w:pPr>
              <w:spacing w:after="160" w:line="360" w:lineRule="auto"/>
            </w:pPr>
            <w:r w:rsidRPr="00F855A0">
              <w:t>Yes</w:t>
            </w:r>
          </w:p>
        </w:tc>
        <w:tc>
          <w:tcPr>
            <w:tcW w:w="603" w:type="dxa"/>
          </w:tcPr>
          <w:p w14:paraId="33CB0BAE" w14:textId="77777777" w:rsidR="00503274" w:rsidRPr="00F855A0" w:rsidRDefault="00503274" w:rsidP="00503274">
            <w:pPr>
              <w:spacing w:after="160" w:line="360" w:lineRule="auto"/>
            </w:pPr>
            <w:r w:rsidRPr="00F855A0">
              <w:t>CD</w:t>
            </w:r>
          </w:p>
        </w:tc>
        <w:tc>
          <w:tcPr>
            <w:tcW w:w="602" w:type="dxa"/>
          </w:tcPr>
          <w:p w14:paraId="0F8BDECA" w14:textId="77777777" w:rsidR="00503274" w:rsidRPr="00F855A0" w:rsidRDefault="00503274" w:rsidP="00503274">
            <w:pPr>
              <w:spacing w:after="160" w:line="360" w:lineRule="auto"/>
            </w:pPr>
            <w:r w:rsidRPr="00F855A0">
              <w:t>NA</w:t>
            </w:r>
          </w:p>
        </w:tc>
        <w:tc>
          <w:tcPr>
            <w:tcW w:w="603" w:type="dxa"/>
          </w:tcPr>
          <w:p w14:paraId="03EEB74A" w14:textId="77777777" w:rsidR="00503274" w:rsidRPr="00F855A0" w:rsidRDefault="00503274" w:rsidP="00503274">
            <w:pPr>
              <w:spacing w:after="160" w:line="360" w:lineRule="auto"/>
            </w:pPr>
            <w:r w:rsidRPr="00F855A0">
              <w:t>Yes</w:t>
            </w:r>
          </w:p>
        </w:tc>
        <w:tc>
          <w:tcPr>
            <w:tcW w:w="1151" w:type="dxa"/>
          </w:tcPr>
          <w:p w14:paraId="77FA456E" w14:textId="77777777" w:rsidR="00503274" w:rsidRPr="00F855A0" w:rsidRDefault="00503274" w:rsidP="00503274">
            <w:pPr>
              <w:spacing w:after="160" w:line="360" w:lineRule="auto"/>
            </w:pPr>
            <w:r w:rsidRPr="00F855A0">
              <w:t>Fair</w:t>
            </w:r>
          </w:p>
        </w:tc>
        <w:tc>
          <w:tcPr>
            <w:tcW w:w="1151" w:type="dxa"/>
          </w:tcPr>
          <w:p w14:paraId="57468BF7" w14:textId="77777777" w:rsidR="00503274" w:rsidRPr="00F855A0" w:rsidRDefault="00503274" w:rsidP="00503274">
            <w:pPr>
              <w:spacing w:after="160" w:line="360" w:lineRule="auto"/>
            </w:pPr>
            <w:r w:rsidRPr="00F855A0">
              <w:t>Fair</w:t>
            </w:r>
          </w:p>
        </w:tc>
      </w:tr>
      <w:tr w:rsidR="00503274" w:rsidRPr="00F855A0" w14:paraId="49CA43D4" w14:textId="77777777" w:rsidTr="00EA56AF">
        <w:trPr>
          <w:trHeight w:val="288"/>
        </w:trPr>
        <w:tc>
          <w:tcPr>
            <w:tcW w:w="1631" w:type="dxa"/>
          </w:tcPr>
          <w:p w14:paraId="3263A679" w14:textId="4A0C1923" w:rsidR="00503274" w:rsidRPr="00503274" w:rsidRDefault="00503274" w:rsidP="00503274">
            <w:pPr>
              <w:spacing w:after="160" w:line="360" w:lineRule="auto"/>
              <w:rPr>
                <w:rFonts w:cstheme="minorHAnsi"/>
              </w:rPr>
            </w:pPr>
            <w:proofErr w:type="spellStart"/>
            <w:r w:rsidRPr="00503274">
              <w:rPr>
                <w:rFonts w:eastAsia="Calibri" w:cstheme="minorHAnsi"/>
              </w:rPr>
              <w:t>Trogen</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OVsP64do","properties":{"formattedCitation":"\\super 34\\nosupersub{}","plainCitation":"34","noteIndex":0},"citationItems":[{"id":3690,"uris":["http://zotero.org/users/5061312/items/AR2BM9L2"],"uri":["http://zotero.org/users/5061312/items/AR2BM9L2"],"itemData":{"id":3690,"type":"article-journal","abstract":"A 17-year-old obese male was admitted to the pediatric intensive care unit after  presenting with fluid-responsive septic shock following 7 days of fever,  gastrointestinal symptoms and neck pain. Initial workup was positive for SARS-CoV-2  and elevated troponin I and brain natriuretic peptide. Echocardiography and cardiac  magnetic resonance imaging confirmed acute myocarditis. One week after discharge,  repeat echocardiogram demonstrated improved heart function with only residual  myocardial dysfunction.","container-title":"The Pediatric infectious disease journal","DOI":"10.1097/INF.0000000000002788","ISSN":"1532-0987 0891-3668","journalAbbreviation":"Pediatr Infect Dis J","language":"eng","note":"publisher-place: United States\nPMID: 32502128","title":"COVID-19-Associated Myocarditis in an Adolescent.","author":[{"family":"Trogen","given":"Brit"},{"family":"Gonzalez","given":"Francisco J."},{"family":"Shust","given":"Gail F."}],"issued":{"date-parts":[["2020",6,3]]}}}],"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34</w:t>
            </w:r>
            <w:r w:rsidRPr="00503274">
              <w:rPr>
                <w:rFonts w:eastAsia="Calibri" w:cstheme="minorHAnsi"/>
              </w:rPr>
              <w:fldChar w:fldCharType="end"/>
            </w:r>
          </w:p>
        </w:tc>
        <w:tc>
          <w:tcPr>
            <w:tcW w:w="602" w:type="dxa"/>
          </w:tcPr>
          <w:p w14:paraId="33F63411" w14:textId="77777777" w:rsidR="00503274" w:rsidRPr="00F855A0" w:rsidRDefault="00503274" w:rsidP="00503274">
            <w:pPr>
              <w:spacing w:after="160" w:line="360" w:lineRule="auto"/>
            </w:pPr>
            <w:r w:rsidRPr="00F855A0">
              <w:rPr>
                <w:lang w:val="en-GB"/>
              </w:rPr>
              <w:t>Yes</w:t>
            </w:r>
          </w:p>
        </w:tc>
        <w:tc>
          <w:tcPr>
            <w:tcW w:w="602" w:type="dxa"/>
          </w:tcPr>
          <w:p w14:paraId="07384E4A" w14:textId="77777777" w:rsidR="00503274" w:rsidRPr="00F855A0" w:rsidRDefault="00503274" w:rsidP="00503274">
            <w:pPr>
              <w:spacing w:after="160" w:line="360" w:lineRule="auto"/>
            </w:pPr>
            <w:r w:rsidRPr="00F855A0">
              <w:t>Yes</w:t>
            </w:r>
          </w:p>
        </w:tc>
        <w:tc>
          <w:tcPr>
            <w:tcW w:w="603" w:type="dxa"/>
          </w:tcPr>
          <w:p w14:paraId="162025C2" w14:textId="77777777" w:rsidR="00503274" w:rsidRPr="00F855A0" w:rsidRDefault="00503274" w:rsidP="00503274">
            <w:pPr>
              <w:spacing w:after="160" w:line="360" w:lineRule="auto"/>
            </w:pPr>
            <w:r w:rsidRPr="00F855A0">
              <w:t>NA</w:t>
            </w:r>
          </w:p>
        </w:tc>
        <w:tc>
          <w:tcPr>
            <w:tcW w:w="602" w:type="dxa"/>
          </w:tcPr>
          <w:p w14:paraId="6A5531C8" w14:textId="77777777" w:rsidR="00503274" w:rsidRPr="00F855A0" w:rsidRDefault="00503274" w:rsidP="00503274">
            <w:pPr>
              <w:spacing w:after="160" w:line="360" w:lineRule="auto"/>
            </w:pPr>
            <w:r w:rsidRPr="00F855A0">
              <w:t>NA</w:t>
            </w:r>
          </w:p>
        </w:tc>
        <w:tc>
          <w:tcPr>
            <w:tcW w:w="603" w:type="dxa"/>
          </w:tcPr>
          <w:p w14:paraId="6163A93C" w14:textId="77777777" w:rsidR="00503274" w:rsidRPr="00F855A0" w:rsidRDefault="00503274" w:rsidP="00503274">
            <w:pPr>
              <w:spacing w:after="160" w:line="360" w:lineRule="auto"/>
            </w:pPr>
            <w:r w:rsidRPr="00F855A0">
              <w:t>NA</w:t>
            </w:r>
          </w:p>
        </w:tc>
        <w:tc>
          <w:tcPr>
            <w:tcW w:w="602" w:type="dxa"/>
          </w:tcPr>
          <w:p w14:paraId="47604BFF" w14:textId="77777777" w:rsidR="00503274" w:rsidRPr="00F855A0" w:rsidRDefault="00503274" w:rsidP="00503274">
            <w:pPr>
              <w:spacing w:after="160" w:line="360" w:lineRule="auto"/>
            </w:pPr>
            <w:r w:rsidRPr="00F855A0">
              <w:t>Yes</w:t>
            </w:r>
          </w:p>
        </w:tc>
        <w:tc>
          <w:tcPr>
            <w:tcW w:w="603" w:type="dxa"/>
          </w:tcPr>
          <w:p w14:paraId="54505060" w14:textId="77777777" w:rsidR="00503274" w:rsidRPr="00F855A0" w:rsidRDefault="00503274" w:rsidP="00503274">
            <w:pPr>
              <w:spacing w:after="160" w:line="360" w:lineRule="auto"/>
            </w:pPr>
            <w:r w:rsidRPr="00F855A0">
              <w:t>Yes</w:t>
            </w:r>
          </w:p>
        </w:tc>
        <w:tc>
          <w:tcPr>
            <w:tcW w:w="602" w:type="dxa"/>
          </w:tcPr>
          <w:p w14:paraId="28284B71" w14:textId="77777777" w:rsidR="00503274" w:rsidRPr="00F855A0" w:rsidRDefault="00503274" w:rsidP="00503274">
            <w:pPr>
              <w:spacing w:after="160" w:line="360" w:lineRule="auto"/>
            </w:pPr>
            <w:r w:rsidRPr="00F855A0">
              <w:t>NA</w:t>
            </w:r>
          </w:p>
        </w:tc>
        <w:tc>
          <w:tcPr>
            <w:tcW w:w="603" w:type="dxa"/>
          </w:tcPr>
          <w:p w14:paraId="2CE2FC5A" w14:textId="77777777" w:rsidR="00503274" w:rsidRPr="00F855A0" w:rsidRDefault="00503274" w:rsidP="00503274">
            <w:pPr>
              <w:spacing w:after="160" w:line="360" w:lineRule="auto"/>
            </w:pPr>
            <w:r w:rsidRPr="00F855A0">
              <w:t>Yes</w:t>
            </w:r>
          </w:p>
        </w:tc>
        <w:tc>
          <w:tcPr>
            <w:tcW w:w="1151" w:type="dxa"/>
          </w:tcPr>
          <w:p w14:paraId="1AF7DB6B" w14:textId="77777777" w:rsidR="00503274" w:rsidRPr="00F855A0" w:rsidRDefault="00503274" w:rsidP="00503274">
            <w:pPr>
              <w:spacing w:after="160" w:line="360" w:lineRule="auto"/>
            </w:pPr>
            <w:r w:rsidRPr="00F855A0">
              <w:t>Fair</w:t>
            </w:r>
          </w:p>
        </w:tc>
        <w:tc>
          <w:tcPr>
            <w:tcW w:w="1151" w:type="dxa"/>
          </w:tcPr>
          <w:p w14:paraId="31A95FBB" w14:textId="77777777" w:rsidR="00503274" w:rsidRPr="00F855A0" w:rsidRDefault="00503274" w:rsidP="00503274">
            <w:pPr>
              <w:spacing w:after="160" w:line="360" w:lineRule="auto"/>
            </w:pPr>
            <w:r w:rsidRPr="00F855A0">
              <w:t>Fair</w:t>
            </w:r>
          </w:p>
        </w:tc>
      </w:tr>
      <w:tr w:rsidR="00503274" w:rsidRPr="00F855A0" w14:paraId="0CEC172E" w14:textId="77777777" w:rsidTr="00EA56AF">
        <w:trPr>
          <w:trHeight w:val="288"/>
        </w:trPr>
        <w:tc>
          <w:tcPr>
            <w:tcW w:w="1631" w:type="dxa"/>
          </w:tcPr>
          <w:p w14:paraId="6F98ED03" w14:textId="5C360FDB" w:rsidR="00503274" w:rsidRPr="00503274" w:rsidRDefault="00503274" w:rsidP="00503274">
            <w:pPr>
              <w:spacing w:after="160" w:line="360" w:lineRule="auto"/>
              <w:rPr>
                <w:rFonts w:cstheme="minorHAnsi"/>
              </w:rPr>
            </w:pPr>
            <w:proofErr w:type="spellStart"/>
            <w:r w:rsidRPr="00503274">
              <w:rPr>
                <w:rFonts w:eastAsia="Calibri" w:cstheme="minorHAnsi"/>
              </w:rPr>
              <w:t>Luetkens</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Bm0XYxe7","properties":{"formattedCitation":"\\super 35\\nosupersub{}","plainCitation":"35","noteIndex":0},"citationItems":[{"id":3700,"uris":["http://zotero.org/users/5061312/items/2HWL52A2"],"uri":["http://zotero.org/users/5061312/items/2HWL52A2"],"itemData":{"id":3700,"type":"article-journal","container-title":"Circulation. Cardiovascular imaging","DOI":"10.1161/CIRCIMAGING.120.010897","ISSN":"1942-0080 1941-9651","issue":"5","journalAbbreviation":"Circ Cardiovasc Imaging","language":"eng","note":"publisher-place: United States\nPMID: 32397816","page":"e010897","title":"Diffuse Myocardial Inflammation in COVID-19 Associated Myocarditis Detected by  Multiparametric Cardiac Magnetic Resonance Imaging.","volume":"13","author":[{"family":"Luetkens","given":"Julian Alexander"},{"family":"Isaak","given":"Alexander"},{"family":"Zimmer","given":"Sebastian"},{"family":"Nattermann","given":"Jacob"},{"family":"Sprinkart","given":"Alois Martin"},{"family":"Boesecke","given":"Christoph"},{"family":"Rieke","given":"Gereon Jonas"},{"family":"Zachoval","given":"Christian"},{"family":"Heine","given":"Annkristin"},{"family":"Velten","given":"Markus"},{"family":"Duerr","given":"Georg Daniel"}],"issued":{"date-parts":[["2020",5]]}}}],"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35</w:t>
            </w:r>
            <w:r w:rsidRPr="00503274">
              <w:rPr>
                <w:rFonts w:eastAsia="Calibri" w:cstheme="minorHAnsi"/>
              </w:rPr>
              <w:fldChar w:fldCharType="end"/>
            </w:r>
          </w:p>
        </w:tc>
        <w:tc>
          <w:tcPr>
            <w:tcW w:w="602" w:type="dxa"/>
          </w:tcPr>
          <w:p w14:paraId="58C9737D" w14:textId="77777777" w:rsidR="00503274" w:rsidRPr="00F855A0" w:rsidRDefault="00503274" w:rsidP="00503274">
            <w:pPr>
              <w:spacing w:after="160" w:line="360" w:lineRule="auto"/>
            </w:pPr>
            <w:r w:rsidRPr="00F855A0">
              <w:rPr>
                <w:lang w:val="en-GB"/>
              </w:rPr>
              <w:t>Yes</w:t>
            </w:r>
          </w:p>
        </w:tc>
        <w:tc>
          <w:tcPr>
            <w:tcW w:w="602" w:type="dxa"/>
          </w:tcPr>
          <w:p w14:paraId="436075BA" w14:textId="77777777" w:rsidR="00503274" w:rsidRPr="00F855A0" w:rsidRDefault="00503274" w:rsidP="00503274">
            <w:pPr>
              <w:spacing w:after="160" w:line="360" w:lineRule="auto"/>
            </w:pPr>
            <w:r w:rsidRPr="00F855A0">
              <w:t>Yes</w:t>
            </w:r>
          </w:p>
        </w:tc>
        <w:tc>
          <w:tcPr>
            <w:tcW w:w="603" w:type="dxa"/>
          </w:tcPr>
          <w:p w14:paraId="669128F3" w14:textId="77777777" w:rsidR="00503274" w:rsidRPr="00F855A0" w:rsidRDefault="00503274" w:rsidP="00503274">
            <w:pPr>
              <w:spacing w:after="160" w:line="360" w:lineRule="auto"/>
            </w:pPr>
            <w:r w:rsidRPr="00F855A0">
              <w:t>NA</w:t>
            </w:r>
          </w:p>
        </w:tc>
        <w:tc>
          <w:tcPr>
            <w:tcW w:w="602" w:type="dxa"/>
          </w:tcPr>
          <w:p w14:paraId="69DCDDF2" w14:textId="77777777" w:rsidR="00503274" w:rsidRPr="00F855A0" w:rsidRDefault="00503274" w:rsidP="00503274">
            <w:pPr>
              <w:spacing w:after="160" w:line="360" w:lineRule="auto"/>
            </w:pPr>
            <w:r w:rsidRPr="00F855A0">
              <w:t>NA</w:t>
            </w:r>
          </w:p>
        </w:tc>
        <w:tc>
          <w:tcPr>
            <w:tcW w:w="603" w:type="dxa"/>
          </w:tcPr>
          <w:p w14:paraId="593B8DCA" w14:textId="77777777" w:rsidR="00503274" w:rsidRPr="00F855A0" w:rsidRDefault="00503274" w:rsidP="00503274">
            <w:pPr>
              <w:spacing w:after="160" w:line="360" w:lineRule="auto"/>
            </w:pPr>
            <w:r w:rsidRPr="00F855A0">
              <w:t>NA</w:t>
            </w:r>
          </w:p>
        </w:tc>
        <w:tc>
          <w:tcPr>
            <w:tcW w:w="602" w:type="dxa"/>
          </w:tcPr>
          <w:p w14:paraId="5CBB6868" w14:textId="77777777" w:rsidR="00503274" w:rsidRPr="00F855A0" w:rsidRDefault="00503274" w:rsidP="00503274">
            <w:pPr>
              <w:spacing w:after="160" w:line="360" w:lineRule="auto"/>
            </w:pPr>
            <w:r w:rsidRPr="00F855A0">
              <w:t>Yes</w:t>
            </w:r>
          </w:p>
        </w:tc>
        <w:tc>
          <w:tcPr>
            <w:tcW w:w="603" w:type="dxa"/>
          </w:tcPr>
          <w:p w14:paraId="1CA13872" w14:textId="77777777" w:rsidR="00503274" w:rsidRPr="00F855A0" w:rsidRDefault="00503274" w:rsidP="00503274">
            <w:pPr>
              <w:spacing w:after="160" w:line="360" w:lineRule="auto"/>
            </w:pPr>
            <w:r w:rsidRPr="00F855A0">
              <w:t>Yes</w:t>
            </w:r>
          </w:p>
        </w:tc>
        <w:tc>
          <w:tcPr>
            <w:tcW w:w="602" w:type="dxa"/>
          </w:tcPr>
          <w:p w14:paraId="6FFF3F02" w14:textId="77777777" w:rsidR="00503274" w:rsidRPr="00F855A0" w:rsidRDefault="00503274" w:rsidP="00503274">
            <w:pPr>
              <w:spacing w:after="160" w:line="360" w:lineRule="auto"/>
            </w:pPr>
            <w:r w:rsidRPr="00F855A0">
              <w:t>NA</w:t>
            </w:r>
          </w:p>
        </w:tc>
        <w:tc>
          <w:tcPr>
            <w:tcW w:w="603" w:type="dxa"/>
          </w:tcPr>
          <w:p w14:paraId="2E212883" w14:textId="77777777" w:rsidR="00503274" w:rsidRPr="00F855A0" w:rsidRDefault="00503274" w:rsidP="00503274">
            <w:pPr>
              <w:spacing w:after="160" w:line="360" w:lineRule="auto"/>
            </w:pPr>
            <w:r w:rsidRPr="00F855A0">
              <w:t>Yes</w:t>
            </w:r>
          </w:p>
        </w:tc>
        <w:tc>
          <w:tcPr>
            <w:tcW w:w="1151" w:type="dxa"/>
          </w:tcPr>
          <w:p w14:paraId="491BFBF0" w14:textId="77777777" w:rsidR="00503274" w:rsidRPr="00F855A0" w:rsidRDefault="00503274" w:rsidP="00503274">
            <w:pPr>
              <w:spacing w:after="160" w:line="360" w:lineRule="auto"/>
            </w:pPr>
            <w:r w:rsidRPr="00F855A0">
              <w:t>Fair</w:t>
            </w:r>
          </w:p>
        </w:tc>
        <w:tc>
          <w:tcPr>
            <w:tcW w:w="1151" w:type="dxa"/>
          </w:tcPr>
          <w:p w14:paraId="519CF191" w14:textId="77777777" w:rsidR="00503274" w:rsidRPr="00F855A0" w:rsidRDefault="00503274" w:rsidP="00503274">
            <w:pPr>
              <w:spacing w:after="160" w:line="360" w:lineRule="auto"/>
            </w:pPr>
            <w:r w:rsidRPr="00F855A0">
              <w:t>Fair</w:t>
            </w:r>
          </w:p>
        </w:tc>
      </w:tr>
      <w:tr w:rsidR="00503274" w:rsidRPr="00F855A0" w14:paraId="6D8674DB" w14:textId="77777777" w:rsidTr="00EA56AF">
        <w:trPr>
          <w:trHeight w:val="288"/>
        </w:trPr>
        <w:tc>
          <w:tcPr>
            <w:tcW w:w="1631" w:type="dxa"/>
          </w:tcPr>
          <w:p w14:paraId="5841E879" w14:textId="44FB654F" w:rsidR="00503274" w:rsidRPr="00503274" w:rsidRDefault="00503274" w:rsidP="00503274">
            <w:pPr>
              <w:spacing w:after="160" w:line="360" w:lineRule="auto"/>
              <w:rPr>
                <w:rFonts w:cstheme="minorHAnsi"/>
              </w:rPr>
            </w:pPr>
            <w:proofErr w:type="spellStart"/>
            <w:r w:rsidRPr="00503274">
              <w:rPr>
                <w:rFonts w:eastAsia="Calibri" w:cstheme="minorHAnsi"/>
              </w:rPr>
              <w:lastRenderedPageBreak/>
              <w:t>Manka</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bJgfa3oE","properties":{"formattedCitation":"\\super 36\\nosupersub{}","plainCitation":"36","noteIndex":0},"citationItems":[{"id":3660,"uris":["http://zotero.org/users/5061312/items/PCHGP8NN"],"uri":["http://zotero.org/users/5061312/items/PCHGP8NN"],"itemData":{"id":3660,"type":"article-journal","container-title":"The Journal of Heart and Lung Transplantation: The Official Publication of the International Society for Heart Transplantation","DOI":"10.1016/j.healun.2020.04.025","ISSN":"1557-3117","issue":"7","journalAbbreviation":"J. Heart Lung Transplant.","language":"eng","note":"PMID: 32650881","page":"730-732","source":"PubMed","title":"Myocardial edema in COVID-19 on cardiac MRI","volume":"39","author":[{"family":"Manka","given":"Robert"},{"family":"Karolyi","given":"Mihaly"},{"family":"Polacin","given":"Malgorzata"},{"family":"Holy","given":"Erik W."},{"family":"Nemeth","given":"Johannes"},{"family":"Steiger","given":"Peter"},{"family":"Schuepbach","given":"Reto A."},{"family":"Zinkernagel","given":"Annelies S."},{"family":"Alkadhi","given":"Hatem"},{"family":"Mehra","given":"Mandeep R."},{"family":"Ruschitzka","given":"Frank"}],"issued":{"date-parts":[["2020",7]]}}}],"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36</w:t>
            </w:r>
            <w:r w:rsidRPr="00503274">
              <w:rPr>
                <w:rFonts w:eastAsia="Calibri" w:cstheme="minorHAnsi"/>
              </w:rPr>
              <w:fldChar w:fldCharType="end"/>
            </w:r>
          </w:p>
        </w:tc>
        <w:tc>
          <w:tcPr>
            <w:tcW w:w="602" w:type="dxa"/>
          </w:tcPr>
          <w:p w14:paraId="73803C9A" w14:textId="77777777" w:rsidR="00503274" w:rsidRPr="00F855A0" w:rsidRDefault="00503274" w:rsidP="00503274">
            <w:pPr>
              <w:spacing w:after="160" w:line="360" w:lineRule="auto"/>
            </w:pPr>
            <w:r w:rsidRPr="00F855A0">
              <w:rPr>
                <w:lang w:val="en-GB"/>
              </w:rPr>
              <w:t>Yes</w:t>
            </w:r>
          </w:p>
        </w:tc>
        <w:tc>
          <w:tcPr>
            <w:tcW w:w="602" w:type="dxa"/>
          </w:tcPr>
          <w:p w14:paraId="19A1C733" w14:textId="77777777" w:rsidR="00503274" w:rsidRPr="00F855A0" w:rsidRDefault="00503274" w:rsidP="00503274">
            <w:pPr>
              <w:spacing w:after="160" w:line="360" w:lineRule="auto"/>
            </w:pPr>
            <w:r w:rsidRPr="00F855A0">
              <w:t>Yes</w:t>
            </w:r>
          </w:p>
        </w:tc>
        <w:tc>
          <w:tcPr>
            <w:tcW w:w="603" w:type="dxa"/>
          </w:tcPr>
          <w:p w14:paraId="6E63AEB0" w14:textId="77777777" w:rsidR="00503274" w:rsidRPr="00F855A0" w:rsidRDefault="00503274" w:rsidP="00503274">
            <w:pPr>
              <w:spacing w:after="160" w:line="360" w:lineRule="auto"/>
            </w:pPr>
            <w:r w:rsidRPr="00F855A0">
              <w:t>NA</w:t>
            </w:r>
          </w:p>
        </w:tc>
        <w:tc>
          <w:tcPr>
            <w:tcW w:w="602" w:type="dxa"/>
          </w:tcPr>
          <w:p w14:paraId="01319ADD" w14:textId="77777777" w:rsidR="00503274" w:rsidRPr="00F855A0" w:rsidRDefault="00503274" w:rsidP="00503274">
            <w:pPr>
              <w:spacing w:after="160" w:line="360" w:lineRule="auto"/>
            </w:pPr>
            <w:r w:rsidRPr="00F855A0">
              <w:t>NA</w:t>
            </w:r>
          </w:p>
        </w:tc>
        <w:tc>
          <w:tcPr>
            <w:tcW w:w="603" w:type="dxa"/>
          </w:tcPr>
          <w:p w14:paraId="670ECCC0" w14:textId="77777777" w:rsidR="00503274" w:rsidRPr="00F855A0" w:rsidRDefault="00503274" w:rsidP="00503274">
            <w:pPr>
              <w:spacing w:after="160" w:line="360" w:lineRule="auto"/>
            </w:pPr>
            <w:r w:rsidRPr="00F855A0">
              <w:t>NA</w:t>
            </w:r>
          </w:p>
        </w:tc>
        <w:tc>
          <w:tcPr>
            <w:tcW w:w="602" w:type="dxa"/>
          </w:tcPr>
          <w:p w14:paraId="3DD1D1FF" w14:textId="77777777" w:rsidR="00503274" w:rsidRPr="00F855A0" w:rsidRDefault="00503274" w:rsidP="00503274">
            <w:pPr>
              <w:spacing w:after="160" w:line="360" w:lineRule="auto"/>
            </w:pPr>
            <w:r w:rsidRPr="00F855A0">
              <w:t>Yes</w:t>
            </w:r>
          </w:p>
        </w:tc>
        <w:tc>
          <w:tcPr>
            <w:tcW w:w="603" w:type="dxa"/>
          </w:tcPr>
          <w:p w14:paraId="3571E653" w14:textId="77777777" w:rsidR="00503274" w:rsidRPr="00F855A0" w:rsidRDefault="00503274" w:rsidP="00503274">
            <w:pPr>
              <w:spacing w:after="160" w:line="360" w:lineRule="auto"/>
            </w:pPr>
            <w:r w:rsidRPr="00F855A0">
              <w:t>CD</w:t>
            </w:r>
          </w:p>
        </w:tc>
        <w:tc>
          <w:tcPr>
            <w:tcW w:w="602" w:type="dxa"/>
          </w:tcPr>
          <w:p w14:paraId="6D9DCAF4" w14:textId="77777777" w:rsidR="00503274" w:rsidRPr="00F855A0" w:rsidRDefault="00503274" w:rsidP="00503274">
            <w:pPr>
              <w:spacing w:after="160" w:line="360" w:lineRule="auto"/>
            </w:pPr>
            <w:r w:rsidRPr="00F855A0">
              <w:t xml:space="preserve">NA </w:t>
            </w:r>
          </w:p>
        </w:tc>
        <w:tc>
          <w:tcPr>
            <w:tcW w:w="603" w:type="dxa"/>
          </w:tcPr>
          <w:p w14:paraId="597FD372" w14:textId="77777777" w:rsidR="00503274" w:rsidRPr="00F855A0" w:rsidRDefault="00503274" w:rsidP="00503274">
            <w:pPr>
              <w:spacing w:after="160" w:line="360" w:lineRule="auto"/>
            </w:pPr>
            <w:r w:rsidRPr="00F855A0">
              <w:t>Yes</w:t>
            </w:r>
          </w:p>
        </w:tc>
        <w:tc>
          <w:tcPr>
            <w:tcW w:w="1151" w:type="dxa"/>
          </w:tcPr>
          <w:p w14:paraId="17DFB055" w14:textId="77777777" w:rsidR="00503274" w:rsidRPr="00F855A0" w:rsidRDefault="00503274" w:rsidP="00503274">
            <w:pPr>
              <w:spacing w:after="160" w:line="360" w:lineRule="auto"/>
            </w:pPr>
            <w:r w:rsidRPr="00F855A0">
              <w:t>Fair</w:t>
            </w:r>
          </w:p>
        </w:tc>
        <w:tc>
          <w:tcPr>
            <w:tcW w:w="1151" w:type="dxa"/>
          </w:tcPr>
          <w:p w14:paraId="7B7C6047" w14:textId="77777777" w:rsidR="00503274" w:rsidRPr="00F855A0" w:rsidRDefault="00503274" w:rsidP="00503274">
            <w:pPr>
              <w:spacing w:after="160" w:line="360" w:lineRule="auto"/>
            </w:pPr>
            <w:r w:rsidRPr="00F855A0">
              <w:t>Fair</w:t>
            </w:r>
          </w:p>
        </w:tc>
      </w:tr>
      <w:tr w:rsidR="00503274" w:rsidRPr="00F855A0" w14:paraId="3D6A37AD" w14:textId="77777777" w:rsidTr="00EA56AF">
        <w:trPr>
          <w:trHeight w:val="288"/>
        </w:trPr>
        <w:tc>
          <w:tcPr>
            <w:tcW w:w="1631" w:type="dxa"/>
          </w:tcPr>
          <w:p w14:paraId="5A3DF982" w14:textId="3C68EE94" w:rsidR="00503274" w:rsidRPr="00503274" w:rsidRDefault="00503274" w:rsidP="00503274">
            <w:pPr>
              <w:spacing w:after="160" w:line="360" w:lineRule="auto"/>
              <w:rPr>
                <w:rFonts w:cstheme="minorHAnsi"/>
              </w:rPr>
            </w:pPr>
            <w:proofErr w:type="spellStart"/>
            <w:r w:rsidRPr="00503274">
              <w:rPr>
                <w:rFonts w:eastAsia="Calibri" w:cstheme="minorHAnsi"/>
              </w:rPr>
              <w:t>Pavon</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btPMispf","properties":{"formattedCitation":"\\super 37\\nosupersub{}","plainCitation":"37","noteIndex":0},"citationItems":[{"id":3687,"uris":["http://zotero.org/users/5061312/items/GC3NI35M"],"uri":["http://zotero.org/users/5061312/items/GC3NI35M"],"itemData":{"id":3687,"type":"article-journal","abstract":"A 64 year-old man presented with severe myocarditis 6 weeks after an initial almost  asymptomatic SARS-CoV2 infection. He was found to have a persistent positive swab.  Mechanisms explaining myocardial injury in patients with COVID-19 remains unclear,  but this case suggests that severe acute myocarditis can develop in the late phase  of COVID-19 infection, even after a symptom-free interval.","container-title":"The Canadian journal of cardiology","DOI":"10.1016/j.cjca.2020.06.005","ISSN":"1916-7075 0828-282X","journalAbbreviation":"Can J Cardiol","language":"eng","note":"publisher-place: England\nPMID: 32522523","title":"First documentation of persistent SARS-CoV-2 infection presenting with late acute  severe myocarditis.","author":[{"family":"Pavon","given":"Anna Giulia"},{"family":"Meier","given":"David"},{"family":"Samim","given":"Daryoush"},{"family":"Rotzinger","given":"David C."},{"family":"Fournier","given":"Stephane"},{"family":"Marquis","given":"Patrick"},{"family":"Monney","given":"Pierre"},{"family":"Muller","given":"Olivier"},{"family":"Schwitter","given":"Juerg"}],"issued":{"date-parts":[["2020",6,6]]}}}],"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37</w:t>
            </w:r>
            <w:r w:rsidRPr="00503274">
              <w:rPr>
                <w:rFonts w:eastAsia="Calibri" w:cstheme="minorHAnsi"/>
              </w:rPr>
              <w:fldChar w:fldCharType="end"/>
            </w:r>
          </w:p>
        </w:tc>
        <w:tc>
          <w:tcPr>
            <w:tcW w:w="602" w:type="dxa"/>
          </w:tcPr>
          <w:p w14:paraId="1699C520" w14:textId="77777777" w:rsidR="00503274" w:rsidRPr="00F855A0" w:rsidRDefault="00503274" w:rsidP="00503274">
            <w:pPr>
              <w:spacing w:after="160" w:line="360" w:lineRule="auto"/>
            </w:pPr>
            <w:r w:rsidRPr="00F855A0">
              <w:rPr>
                <w:lang w:val="en-GB"/>
              </w:rPr>
              <w:t>Yes</w:t>
            </w:r>
          </w:p>
        </w:tc>
        <w:tc>
          <w:tcPr>
            <w:tcW w:w="602" w:type="dxa"/>
          </w:tcPr>
          <w:p w14:paraId="242C0863" w14:textId="77777777" w:rsidR="00503274" w:rsidRPr="00F855A0" w:rsidRDefault="00503274" w:rsidP="00503274">
            <w:pPr>
              <w:spacing w:after="160" w:line="360" w:lineRule="auto"/>
            </w:pPr>
            <w:r w:rsidRPr="00F855A0">
              <w:t>Yes</w:t>
            </w:r>
          </w:p>
        </w:tc>
        <w:tc>
          <w:tcPr>
            <w:tcW w:w="603" w:type="dxa"/>
          </w:tcPr>
          <w:p w14:paraId="484A7470" w14:textId="77777777" w:rsidR="00503274" w:rsidRPr="00F855A0" w:rsidRDefault="00503274" w:rsidP="00503274">
            <w:pPr>
              <w:spacing w:after="160" w:line="360" w:lineRule="auto"/>
            </w:pPr>
            <w:r w:rsidRPr="00F855A0">
              <w:t>NA</w:t>
            </w:r>
          </w:p>
        </w:tc>
        <w:tc>
          <w:tcPr>
            <w:tcW w:w="602" w:type="dxa"/>
          </w:tcPr>
          <w:p w14:paraId="6B61C88C" w14:textId="77777777" w:rsidR="00503274" w:rsidRPr="00F855A0" w:rsidRDefault="00503274" w:rsidP="00503274">
            <w:pPr>
              <w:spacing w:after="160" w:line="360" w:lineRule="auto"/>
            </w:pPr>
            <w:r w:rsidRPr="00F855A0">
              <w:t>NA</w:t>
            </w:r>
          </w:p>
        </w:tc>
        <w:tc>
          <w:tcPr>
            <w:tcW w:w="603" w:type="dxa"/>
          </w:tcPr>
          <w:p w14:paraId="2157973A" w14:textId="77777777" w:rsidR="00503274" w:rsidRPr="00F855A0" w:rsidRDefault="00503274" w:rsidP="00503274">
            <w:pPr>
              <w:spacing w:after="160" w:line="360" w:lineRule="auto"/>
            </w:pPr>
            <w:r w:rsidRPr="00F855A0">
              <w:t>NA</w:t>
            </w:r>
          </w:p>
        </w:tc>
        <w:tc>
          <w:tcPr>
            <w:tcW w:w="602" w:type="dxa"/>
          </w:tcPr>
          <w:p w14:paraId="385142FE" w14:textId="77777777" w:rsidR="00503274" w:rsidRPr="00F855A0" w:rsidRDefault="00503274" w:rsidP="00503274">
            <w:pPr>
              <w:spacing w:after="160" w:line="360" w:lineRule="auto"/>
            </w:pPr>
            <w:r w:rsidRPr="00F855A0">
              <w:t>Yes</w:t>
            </w:r>
          </w:p>
        </w:tc>
        <w:tc>
          <w:tcPr>
            <w:tcW w:w="603" w:type="dxa"/>
          </w:tcPr>
          <w:p w14:paraId="2083E996" w14:textId="77777777" w:rsidR="00503274" w:rsidRPr="00F855A0" w:rsidRDefault="00503274" w:rsidP="00503274">
            <w:pPr>
              <w:spacing w:after="160" w:line="360" w:lineRule="auto"/>
            </w:pPr>
            <w:r w:rsidRPr="00F855A0">
              <w:t>CD</w:t>
            </w:r>
          </w:p>
        </w:tc>
        <w:tc>
          <w:tcPr>
            <w:tcW w:w="602" w:type="dxa"/>
          </w:tcPr>
          <w:p w14:paraId="7FA4D4C3" w14:textId="77777777" w:rsidR="00503274" w:rsidRPr="00F855A0" w:rsidRDefault="00503274" w:rsidP="00503274">
            <w:pPr>
              <w:spacing w:after="160" w:line="360" w:lineRule="auto"/>
            </w:pPr>
            <w:r w:rsidRPr="00F855A0">
              <w:t>NA</w:t>
            </w:r>
          </w:p>
        </w:tc>
        <w:tc>
          <w:tcPr>
            <w:tcW w:w="603" w:type="dxa"/>
          </w:tcPr>
          <w:p w14:paraId="718342A9" w14:textId="77777777" w:rsidR="00503274" w:rsidRPr="00F855A0" w:rsidRDefault="00503274" w:rsidP="00503274">
            <w:pPr>
              <w:spacing w:after="160" w:line="360" w:lineRule="auto"/>
            </w:pPr>
            <w:r w:rsidRPr="00F855A0">
              <w:t>Yes</w:t>
            </w:r>
          </w:p>
        </w:tc>
        <w:tc>
          <w:tcPr>
            <w:tcW w:w="1151" w:type="dxa"/>
          </w:tcPr>
          <w:p w14:paraId="53A1371E" w14:textId="77777777" w:rsidR="00503274" w:rsidRPr="00F855A0" w:rsidRDefault="00503274" w:rsidP="00503274">
            <w:pPr>
              <w:spacing w:after="160" w:line="360" w:lineRule="auto"/>
            </w:pPr>
            <w:r w:rsidRPr="00F855A0">
              <w:t>Fair</w:t>
            </w:r>
          </w:p>
        </w:tc>
        <w:tc>
          <w:tcPr>
            <w:tcW w:w="1151" w:type="dxa"/>
          </w:tcPr>
          <w:p w14:paraId="6ACC5F20" w14:textId="77777777" w:rsidR="00503274" w:rsidRPr="00F855A0" w:rsidRDefault="00503274" w:rsidP="00503274">
            <w:pPr>
              <w:spacing w:after="160" w:line="360" w:lineRule="auto"/>
            </w:pPr>
            <w:r w:rsidRPr="00F855A0">
              <w:t>Fair</w:t>
            </w:r>
          </w:p>
        </w:tc>
      </w:tr>
      <w:tr w:rsidR="00503274" w:rsidRPr="00F855A0" w14:paraId="2CAA30B3" w14:textId="77777777" w:rsidTr="00EA56AF">
        <w:trPr>
          <w:trHeight w:val="288"/>
        </w:trPr>
        <w:tc>
          <w:tcPr>
            <w:tcW w:w="1631" w:type="dxa"/>
          </w:tcPr>
          <w:p w14:paraId="2EE6B4CD" w14:textId="22FD699A" w:rsidR="00503274" w:rsidRPr="00503274" w:rsidRDefault="00503274" w:rsidP="00503274">
            <w:pPr>
              <w:spacing w:after="160" w:line="360" w:lineRule="auto"/>
              <w:rPr>
                <w:rFonts w:cstheme="minorHAnsi"/>
              </w:rPr>
            </w:pPr>
            <w:proofErr w:type="spellStart"/>
            <w:r w:rsidRPr="00503274">
              <w:rPr>
                <w:rFonts w:eastAsia="Calibri" w:cstheme="minorHAnsi"/>
              </w:rPr>
              <w:t>Sardari</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dNbZvUTM","properties":{"formattedCitation":"\\super 38\\nosupersub{}","plainCitation":"38","noteIndex":0},"citationItems":[{"id":3695,"uris":["http://zotero.org/users/5061312/items/TYZQI9ZJ"],"uri":["http://zotero.org/users/5061312/items/TYZQI9ZJ"],"itemData":{"id":3695,"type":"article-journal","container-title":"European heart journal cardiovascular Imaging","DOI":"10.1093/ehjci/jeaa166","ISSN":"2047-2412 2047-2404","journalAbbreviation":"Eur Heart J Cardiovasc Imaging","language":"eng","note":"publisher-place: England\nPMID: 32462177","title":"Myocarditis detected after COVID-19 recovery.","author":[{"family":"Sardari","given":"Akram"},{"family":"Tabarsi","given":"Payam"},{"family":"Borhany","given":"Hamed"},{"family":"Mohiaddin","given":"Raad"},{"family":"Houshmand","given":"Golnaz"}],"issued":{"date-parts":[["2020",5,27]]}}}],"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38</w:t>
            </w:r>
            <w:r w:rsidRPr="00503274">
              <w:rPr>
                <w:rFonts w:eastAsia="Calibri" w:cstheme="minorHAnsi"/>
              </w:rPr>
              <w:fldChar w:fldCharType="end"/>
            </w:r>
          </w:p>
        </w:tc>
        <w:tc>
          <w:tcPr>
            <w:tcW w:w="602" w:type="dxa"/>
          </w:tcPr>
          <w:p w14:paraId="63B2E4DA" w14:textId="77777777" w:rsidR="00503274" w:rsidRPr="00F855A0" w:rsidRDefault="00503274" w:rsidP="00503274">
            <w:pPr>
              <w:spacing w:after="160" w:line="360" w:lineRule="auto"/>
            </w:pPr>
            <w:r w:rsidRPr="00F855A0">
              <w:rPr>
                <w:lang w:val="en-GB"/>
              </w:rPr>
              <w:t>Yes</w:t>
            </w:r>
          </w:p>
        </w:tc>
        <w:tc>
          <w:tcPr>
            <w:tcW w:w="602" w:type="dxa"/>
          </w:tcPr>
          <w:p w14:paraId="61026ADE" w14:textId="77777777" w:rsidR="00503274" w:rsidRPr="00F855A0" w:rsidRDefault="00503274" w:rsidP="00503274">
            <w:pPr>
              <w:spacing w:after="160" w:line="360" w:lineRule="auto"/>
            </w:pPr>
            <w:r w:rsidRPr="00F855A0">
              <w:t>Yes</w:t>
            </w:r>
          </w:p>
        </w:tc>
        <w:tc>
          <w:tcPr>
            <w:tcW w:w="603" w:type="dxa"/>
          </w:tcPr>
          <w:p w14:paraId="34CAA12A" w14:textId="77777777" w:rsidR="00503274" w:rsidRPr="00F855A0" w:rsidRDefault="00503274" w:rsidP="00503274">
            <w:pPr>
              <w:spacing w:after="160" w:line="360" w:lineRule="auto"/>
            </w:pPr>
            <w:r w:rsidRPr="00F855A0">
              <w:t>NA</w:t>
            </w:r>
          </w:p>
        </w:tc>
        <w:tc>
          <w:tcPr>
            <w:tcW w:w="602" w:type="dxa"/>
          </w:tcPr>
          <w:p w14:paraId="5C958BEB" w14:textId="77777777" w:rsidR="00503274" w:rsidRPr="00F855A0" w:rsidRDefault="00503274" w:rsidP="00503274">
            <w:pPr>
              <w:spacing w:after="160" w:line="360" w:lineRule="auto"/>
            </w:pPr>
            <w:r w:rsidRPr="00F855A0">
              <w:t>NA</w:t>
            </w:r>
          </w:p>
        </w:tc>
        <w:tc>
          <w:tcPr>
            <w:tcW w:w="603" w:type="dxa"/>
          </w:tcPr>
          <w:p w14:paraId="70259108" w14:textId="77777777" w:rsidR="00503274" w:rsidRPr="00F855A0" w:rsidRDefault="00503274" w:rsidP="00503274">
            <w:pPr>
              <w:spacing w:after="160" w:line="360" w:lineRule="auto"/>
            </w:pPr>
            <w:r w:rsidRPr="00F855A0">
              <w:t>NA</w:t>
            </w:r>
          </w:p>
        </w:tc>
        <w:tc>
          <w:tcPr>
            <w:tcW w:w="602" w:type="dxa"/>
          </w:tcPr>
          <w:p w14:paraId="6C39D7DD" w14:textId="77777777" w:rsidR="00503274" w:rsidRPr="00F855A0" w:rsidRDefault="00503274" w:rsidP="00503274">
            <w:pPr>
              <w:spacing w:after="160" w:line="360" w:lineRule="auto"/>
            </w:pPr>
            <w:r w:rsidRPr="00F855A0">
              <w:t>Yes</w:t>
            </w:r>
          </w:p>
        </w:tc>
        <w:tc>
          <w:tcPr>
            <w:tcW w:w="603" w:type="dxa"/>
          </w:tcPr>
          <w:p w14:paraId="021B3226" w14:textId="77777777" w:rsidR="00503274" w:rsidRPr="00F855A0" w:rsidRDefault="00503274" w:rsidP="00503274">
            <w:pPr>
              <w:spacing w:after="160" w:line="360" w:lineRule="auto"/>
            </w:pPr>
            <w:r w:rsidRPr="00F855A0">
              <w:t>CD</w:t>
            </w:r>
          </w:p>
        </w:tc>
        <w:tc>
          <w:tcPr>
            <w:tcW w:w="602" w:type="dxa"/>
          </w:tcPr>
          <w:p w14:paraId="685F8ED4" w14:textId="77777777" w:rsidR="00503274" w:rsidRPr="00F855A0" w:rsidRDefault="00503274" w:rsidP="00503274">
            <w:pPr>
              <w:spacing w:after="160" w:line="360" w:lineRule="auto"/>
            </w:pPr>
            <w:r w:rsidRPr="00F855A0">
              <w:t>NA</w:t>
            </w:r>
          </w:p>
        </w:tc>
        <w:tc>
          <w:tcPr>
            <w:tcW w:w="603" w:type="dxa"/>
          </w:tcPr>
          <w:p w14:paraId="34F74F9B" w14:textId="77777777" w:rsidR="00503274" w:rsidRPr="00F855A0" w:rsidRDefault="00503274" w:rsidP="00503274">
            <w:pPr>
              <w:spacing w:after="160" w:line="360" w:lineRule="auto"/>
            </w:pPr>
            <w:r w:rsidRPr="00F855A0">
              <w:t>Yes</w:t>
            </w:r>
          </w:p>
        </w:tc>
        <w:tc>
          <w:tcPr>
            <w:tcW w:w="1151" w:type="dxa"/>
          </w:tcPr>
          <w:p w14:paraId="0EB5D011" w14:textId="77777777" w:rsidR="00503274" w:rsidRPr="00F855A0" w:rsidRDefault="00503274" w:rsidP="00503274">
            <w:pPr>
              <w:spacing w:after="160" w:line="360" w:lineRule="auto"/>
            </w:pPr>
            <w:r w:rsidRPr="00F855A0">
              <w:t>Fair</w:t>
            </w:r>
          </w:p>
        </w:tc>
        <w:tc>
          <w:tcPr>
            <w:tcW w:w="1151" w:type="dxa"/>
          </w:tcPr>
          <w:p w14:paraId="6FFBDF16" w14:textId="77777777" w:rsidR="00503274" w:rsidRPr="00F855A0" w:rsidRDefault="00503274" w:rsidP="00503274">
            <w:pPr>
              <w:spacing w:after="160" w:line="360" w:lineRule="auto"/>
            </w:pPr>
            <w:r w:rsidRPr="00F855A0">
              <w:t>Fair</w:t>
            </w:r>
          </w:p>
        </w:tc>
      </w:tr>
      <w:tr w:rsidR="00503274" w:rsidRPr="00F855A0" w14:paraId="6D4E2E8F" w14:textId="77777777" w:rsidTr="00EA56AF">
        <w:trPr>
          <w:trHeight w:val="288"/>
        </w:trPr>
        <w:tc>
          <w:tcPr>
            <w:tcW w:w="1631" w:type="dxa"/>
          </w:tcPr>
          <w:p w14:paraId="181B1779" w14:textId="30365979" w:rsidR="00503274" w:rsidRPr="00503274" w:rsidRDefault="00503274" w:rsidP="00503274">
            <w:pPr>
              <w:spacing w:after="160" w:line="360" w:lineRule="auto"/>
              <w:rPr>
                <w:rFonts w:cstheme="minorHAnsi"/>
              </w:rPr>
            </w:pPr>
            <w:proofErr w:type="spellStart"/>
            <w:r w:rsidRPr="00503274">
              <w:rPr>
                <w:rFonts w:eastAsia="Calibri" w:cstheme="minorHAnsi"/>
              </w:rPr>
              <w:t>Gnecchi</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lrTHaBLL","properties":{"formattedCitation":"\\super 39\\nosupersub{}","plainCitation":"39","noteIndex":0},"citationItems":[{"id":3824,"uris":["http://zotero.org/users/5061312/items/VARVXALU"],"uri":["http://zotero.org/users/5061312/items/VARVXALU"],"itemData":{"id":3824,"type":"article-journal","container-title":"Lancet (London, England)","DOI":"10.1016/S0140-6736(20)31307-6","ISSN":"1474-547X","issue":"10242","journalAbbreviation":"Lancet","language":"eng","note":"PMID: 32593338\nPMCID: PMC7316465","page":"e116","source":"PubMed","title":"Myocarditis in a 16-year-old boy positive for SARS-CoV-2","volume":"395","author":[{"family":"Gnecchi","given":"Massimiliano"},{"family":"Moretti","given":"Francesco"},{"family":"Bassi","given":"Emilio Maria"},{"family":"Leonardi","given":"Sergio"},{"family":"Totaro","given":"Rossana"},{"family":"Perotti","given":"Luciano"},{"family":"Zuccaro","given":"Valentina"},{"family":"Perlini","given":"Stefano"},{"family":"Preda","given":"Lorenzo"},{"family":"Baldanti","given":"Fausto"},{"family":"Bruno","given":"Raffaele"},{"family":"Visconti","given":"Luigi Oltrona"}],"issued":{"date-parts":[["2020"]],"season":"27"}}}],"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39</w:t>
            </w:r>
            <w:r w:rsidRPr="00503274">
              <w:rPr>
                <w:rFonts w:eastAsia="Calibri" w:cstheme="minorHAnsi"/>
              </w:rPr>
              <w:fldChar w:fldCharType="end"/>
            </w:r>
          </w:p>
        </w:tc>
        <w:tc>
          <w:tcPr>
            <w:tcW w:w="602" w:type="dxa"/>
          </w:tcPr>
          <w:p w14:paraId="62604BA1" w14:textId="77777777" w:rsidR="00503274" w:rsidRPr="00F855A0" w:rsidRDefault="00503274" w:rsidP="00503274">
            <w:pPr>
              <w:spacing w:after="160" w:line="360" w:lineRule="auto"/>
            </w:pPr>
            <w:r w:rsidRPr="00F855A0">
              <w:t>Yes</w:t>
            </w:r>
          </w:p>
        </w:tc>
        <w:tc>
          <w:tcPr>
            <w:tcW w:w="602" w:type="dxa"/>
          </w:tcPr>
          <w:p w14:paraId="2342550E" w14:textId="77777777" w:rsidR="00503274" w:rsidRPr="00F855A0" w:rsidRDefault="00503274" w:rsidP="00503274">
            <w:pPr>
              <w:spacing w:after="160" w:line="360" w:lineRule="auto"/>
            </w:pPr>
            <w:r w:rsidRPr="00F855A0">
              <w:t>Yes</w:t>
            </w:r>
          </w:p>
        </w:tc>
        <w:tc>
          <w:tcPr>
            <w:tcW w:w="603" w:type="dxa"/>
          </w:tcPr>
          <w:p w14:paraId="42C5AD56" w14:textId="77777777" w:rsidR="00503274" w:rsidRPr="00F855A0" w:rsidRDefault="00503274" w:rsidP="00503274">
            <w:pPr>
              <w:spacing w:after="160" w:line="360" w:lineRule="auto"/>
            </w:pPr>
            <w:r w:rsidRPr="00F855A0">
              <w:t>NA</w:t>
            </w:r>
          </w:p>
        </w:tc>
        <w:tc>
          <w:tcPr>
            <w:tcW w:w="602" w:type="dxa"/>
          </w:tcPr>
          <w:p w14:paraId="34979F60" w14:textId="77777777" w:rsidR="00503274" w:rsidRPr="00F855A0" w:rsidRDefault="00503274" w:rsidP="00503274">
            <w:pPr>
              <w:spacing w:after="160" w:line="360" w:lineRule="auto"/>
            </w:pPr>
            <w:r w:rsidRPr="00F855A0">
              <w:t>NA</w:t>
            </w:r>
          </w:p>
        </w:tc>
        <w:tc>
          <w:tcPr>
            <w:tcW w:w="603" w:type="dxa"/>
          </w:tcPr>
          <w:p w14:paraId="37C9E544" w14:textId="77777777" w:rsidR="00503274" w:rsidRPr="00F855A0" w:rsidRDefault="00503274" w:rsidP="00503274">
            <w:pPr>
              <w:spacing w:after="160" w:line="360" w:lineRule="auto"/>
            </w:pPr>
            <w:r w:rsidRPr="00F855A0">
              <w:t>NA</w:t>
            </w:r>
          </w:p>
        </w:tc>
        <w:tc>
          <w:tcPr>
            <w:tcW w:w="602" w:type="dxa"/>
          </w:tcPr>
          <w:p w14:paraId="576D2ECE" w14:textId="77777777" w:rsidR="00503274" w:rsidRPr="00F855A0" w:rsidRDefault="00503274" w:rsidP="00503274">
            <w:pPr>
              <w:spacing w:after="160" w:line="360" w:lineRule="auto"/>
            </w:pPr>
            <w:r w:rsidRPr="00F855A0">
              <w:t>Yes</w:t>
            </w:r>
          </w:p>
        </w:tc>
        <w:tc>
          <w:tcPr>
            <w:tcW w:w="603" w:type="dxa"/>
          </w:tcPr>
          <w:p w14:paraId="12A96B28" w14:textId="77777777" w:rsidR="00503274" w:rsidRPr="00F855A0" w:rsidRDefault="00503274" w:rsidP="00503274">
            <w:pPr>
              <w:spacing w:after="160" w:line="360" w:lineRule="auto"/>
            </w:pPr>
            <w:r w:rsidRPr="00F855A0">
              <w:t>CD</w:t>
            </w:r>
          </w:p>
        </w:tc>
        <w:tc>
          <w:tcPr>
            <w:tcW w:w="602" w:type="dxa"/>
          </w:tcPr>
          <w:p w14:paraId="08809A9A" w14:textId="77777777" w:rsidR="00503274" w:rsidRPr="00F855A0" w:rsidRDefault="00503274" w:rsidP="00503274">
            <w:pPr>
              <w:spacing w:after="160" w:line="360" w:lineRule="auto"/>
            </w:pPr>
            <w:r w:rsidRPr="00F855A0">
              <w:t>NA</w:t>
            </w:r>
          </w:p>
        </w:tc>
        <w:tc>
          <w:tcPr>
            <w:tcW w:w="603" w:type="dxa"/>
          </w:tcPr>
          <w:p w14:paraId="48B7BAD8" w14:textId="77777777" w:rsidR="00503274" w:rsidRPr="00F855A0" w:rsidRDefault="00503274" w:rsidP="00503274">
            <w:pPr>
              <w:spacing w:after="160" w:line="360" w:lineRule="auto"/>
            </w:pPr>
            <w:r w:rsidRPr="00F855A0">
              <w:t>Yes</w:t>
            </w:r>
          </w:p>
        </w:tc>
        <w:tc>
          <w:tcPr>
            <w:tcW w:w="1151" w:type="dxa"/>
          </w:tcPr>
          <w:p w14:paraId="4B87D373" w14:textId="77777777" w:rsidR="00503274" w:rsidRPr="00F855A0" w:rsidRDefault="00503274" w:rsidP="00503274">
            <w:pPr>
              <w:spacing w:after="160" w:line="360" w:lineRule="auto"/>
            </w:pPr>
            <w:r w:rsidRPr="00F855A0">
              <w:t>Fair</w:t>
            </w:r>
          </w:p>
        </w:tc>
        <w:tc>
          <w:tcPr>
            <w:tcW w:w="1151" w:type="dxa"/>
          </w:tcPr>
          <w:p w14:paraId="34C7BA98" w14:textId="77777777" w:rsidR="00503274" w:rsidRPr="00F855A0" w:rsidRDefault="00503274" w:rsidP="00503274">
            <w:pPr>
              <w:spacing w:after="160" w:line="360" w:lineRule="auto"/>
            </w:pPr>
            <w:r w:rsidRPr="00F855A0">
              <w:t>Fair</w:t>
            </w:r>
          </w:p>
        </w:tc>
      </w:tr>
      <w:tr w:rsidR="00503274" w:rsidRPr="00F855A0" w14:paraId="2A8FF5A6" w14:textId="77777777" w:rsidTr="00EA56AF">
        <w:trPr>
          <w:trHeight w:val="288"/>
        </w:trPr>
        <w:tc>
          <w:tcPr>
            <w:tcW w:w="1631" w:type="dxa"/>
          </w:tcPr>
          <w:p w14:paraId="6B5D1FE1" w14:textId="6D801144" w:rsidR="00503274" w:rsidRPr="00503274" w:rsidRDefault="00503274" w:rsidP="00503274">
            <w:pPr>
              <w:spacing w:after="160" w:line="360" w:lineRule="auto"/>
              <w:rPr>
                <w:rFonts w:cstheme="minorHAnsi"/>
              </w:rPr>
            </w:pPr>
            <w:r w:rsidRPr="00503274">
              <w:rPr>
                <w:rFonts w:eastAsia="Calibri" w:cstheme="minorHAnsi"/>
              </w:rPr>
              <w:t xml:space="preserve">Paul et al </w:t>
            </w:r>
            <w:r w:rsidRPr="00503274">
              <w:rPr>
                <w:rFonts w:eastAsia="Calibri" w:cstheme="minorHAnsi"/>
              </w:rPr>
              <w:fldChar w:fldCharType="begin"/>
            </w:r>
            <w:r w:rsidRPr="00503274">
              <w:rPr>
                <w:rFonts w:eastAsia="Calibri" w:cstheme="minorHAnsi"/>
              </w:rPr>
              <w:instrText xml:space="preserve"> ADDIN ZOTERO_ITEM CSL_CITATION {"citationID":"74jyDNJW","properties":{"formattedCitation":"\\super 40\\nosupersub{}","plainCitation":"40","noteIndex":0},"citationItems":[{"id":3709,"uris":["http://zotero.org/users/5061312/items/57FPQCJY"],"uri":["http://zotero.org/users/5061312/items/57FPQCJY"],"itemData":{"id":3709,"type":"article-journal","container-title":"European heart journal cardiovascular Imaging","DOI":"10.1093/ehjci/jeaa107","ISSN":"2047-2412 2047-2404 2047-2404","issue":"7","journalAbbreviation":"Eur Heart J Cardiovasc Imaging","language":"eng","note":"PMID: 32338706 \nPMCID: PMC7197601","page":"776","title":"Myocarditis revealing COVID-19 infection in a young patient.","volume":"21","author":[{"family":"Paul","given":"Jean-François"},{"family":"Charles","given":"Pierre"},{"family":"Richaud","given":"Clémence"},{"family":"Caussin","given":"Christophe"},{"family":"Diakov","given":"Christelle"}],"issued":{"date-parts":[["2020",7,1]]}}}],"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40</w:t>
            </w:r>
            <w:r w:rsidRPr="00503274">
              <w:rPr>
                <w:rFonts w:eastAsia="Calibri" w:cstheme="minorHAnsi"/>
              </w:rPr>
              <w:fldChar w:fldCharType="end"/>
            </w:r>
          </w:p>
        </w:tc>
        <w:tc>
          <w:tcPr>
            <w:tcW w:w="602" w:type="dxa"/>
          </w:tcPr>
          <w:p w14:paraId="6E9CE55C" w14:textId="77777777" w:rsidR="00503274" w:rsidRPr="00F855A0" w:rsidRDefault="00503274" w:rsidP="00503274">
            <w:pPr>
              <w:spacing w:after="160" w:line="360" w:lineRule="auto"/>
            </w:pPr>
            <w:r w:rsidRPr="00F855A0">
              <w:t>Yes</w:t>
            </w:r>
          </w:p>
        </w:tc>
        <w:tc>
          <w:tcPr>
            <w:tcW w:w="602" w:type="dxa"/>
          </w:tcPr>
          <w:p w14:paraId="1417E68C" w14:textId="77777777" w:rsidR="00503274" w:rsidRPr="00F855A0" w:rsidRDefault="00503274" w:rsidP="00503274">
            <w:pPr>
              <w:spacing w:after="160" w:line="360" w:lineRule="auto"/>
            </w:pPr>
            <w:r w:rsidRPr="00F855A0">
              <w:t>Yes</w:t>
            </w:r>
          </w:p>
        </w:tc>
        <w:tc>
          <w:tcPr>
            <w:tcW w:w="603" w:type="dxa"/>
          </w:tcPr>
          <w:p w14:paraId="73F44087" w14:textId="77777777" w:rsidR="00503274" w:rsidRPr="00F855A0" w:rsidRDefault="00503274" w:rsidP="00503274">
            <w:pPr>
              <w:spacing w:after="160" w:line="360" w:lineRule="auto"/>
            </w:pPr>
            <w:r w:rsidRPr="00F855A0">
              <w:t>NA</w:t>
            </w:r>
          </w:p>
        </w:tc>
        <w:tc>
          <w:tcPr>
            <w:tcW w:w="602" w:type="dxa"/>
          </w:tcPr>
          <w:p w14:paraId="7C5C79AB" w14:textId="77777777" w:rsidR="00503274" w:rsidRPr="00F855A0" w:rsidRDefault="00503274" w:rsidP="00503274">
            <w:pPr>
              <w:spacing w:after="160" w:line="360" w:lineRule="auto"/>
            </w:pPr>
            <w:r w:rsidRPr="00F855A0">
              <w:t>NA</w:t>
            </w:r>
          </w:p>
        </w:tc>
        <w:tc>
          <w:tcPr>
            <w:tcW w:w="603" w:type="dxa"/>
          </w:tcPr>
          <w:p w14:paraId="02B4946E" w14:textId="77777777" w:rsidR="00503274" w:rsidRPr="00F855A0" w:rsidRDefault="00503274" w:rsidP="00503274">
            <w:pPr>
              <w:spacing w:after="160" w:line="360" w:lineRule="auto"/>
            </w:pPr>
            <w:r w:rsidRPr="00F855A0">
              <w:t>NA</w:t>
            </w:r>
          </w:p>
        </w:tc>
        <w:tc>
          <w:tcPr>
            <w:tcW w:w="602" w:type="dxa"/>
          </w:tcPr>
          <w:p w14:paraId="64AEE473" w14:textId="77777777" w:rsidR="00503274" w:rsidRPr="00F855A0" w:rsidRDefault="00503274" w:rsidP="00503274">
            <w:pPr>
              <w:spacing w:after="160" w:line="360" w:lineRule="auto"/>
            </w:pPr>
            <w:r w:rsidRPr="00F855A0">
              <w:t>Yes</w:t>
            </w:r>
          </w:p>
        </w:tc>
        <w:tc>
          <w:tcPr>
            <w:tcW w:w="603" w:type="dxa"/>
          </w:tcPr>
          <w:p w14:paraId="247EFB3B" w14:textId="77777777" w:rsidR="00503274" w:rsidRPr="00F855A0" w:rsidRDefault="00503274" w:rsidP="00503274">
            <w:pPr>
              <w:spacing w:after="160" w:line="360" w:lineRule="auto"/>
            </w:pPr>
            <w:r w:rsidRPr="00F855A0">
              <w:t>CD</w:t>
            </w:r>
          </w:p>
        </w:tc>
        <w:tc>
          <w:tcPr>
            <w:tcW w:w="602" w:type="dxa"/>
          </w:tcPr>
          <w:p w14:paraId="3678BCAF" w14:textId="77777777" w:rsidR="00503274" w:rsidRPr="00F855A0" w:rsidRDefault="00503274" w:rsidP="00503274">
            <w:pPr>
              <w:spacing w:after="160" w:line="360" w:lineRule="auto"/>
            </w:pPr>
            <w:r w:rsidRPr="00F855A0">
              <w:t>NA</w:t>
            </w:r>
          </w:p>
        </w:tc>
        <w:tc>
          <w:tcPr>
            <w:tcW w:w="603" w:type="dxa"/>
          </w:tcPr>
          <w:p w14:paraId="50EB4C88" w14:textId="77777777" w:rsidR="00503274" w:rsidRPr="00F855A0" w:rsidRDefault="00503274" w:rsidP="00503274">
            <w:pPr>
              <w:spacing w:after="160" w:line="360" w:lineRule="auto"/>
            </w:pPr>
            <w:r w:rsidRPr="00F855A0">
              <w:t>Yes</w:t>
            </w:r>
          </w:p>
        </w:tc>
        <w:tc>
          <w:tcPr>
            <w:tcW w:w="1151" w:type="dxa"/>
          </w:tcPr>
          <w:p w14:paraId="6DE3D7C4" w14:textId="77777777" w:rsidR="00503274" w:rsidRPr="00F855A0" w:rsidRDefault="00503274" w:rsidP="00503274">
            <w:pPr>
              <w:spacing w:after="160" w:line="360" w:lineRule="auto"/>
            </w:pPr>
            <w:r w:rsidRPr="00F855A0">
              <w:t>Fair</w:t>
            </w:r>
          </w:p>
        </w:tc>
        <w:tc>
          <w:tcPr>
            <w:tcW w:w="1151" w:type="dxa"/>
          </w:tcPr>
          <w:p w14:paraId="58D97CA7" w14:textId="77777777" w:rsidR="00503274" w:rsidRPr="00F855A0" w:rsidRDefault="00503274" w:rsidP="00503274">
            <w:pPr>
              <w:spacing w:after="160" w:line="360" w:lineRule="auto"/>
            </w:pPr>
            <w:r w:rsidRPr="00F855A0">
              <w:t>Fair</w:t>
            </w:r>
          </w:p>
        </w:tc>
      </w:tr>
      <w:tr w:rsidR="00503274" w:rsidRPr="00F855A0" w14:paraId="5C8A2A4C" w14:textId="77777777" w:rsidTr="00EA56AF">
        <w:trPr>
          <w:trHeight w:val="288"/>
        </w:trPr>
        <w:tc>
          <w:tcPr>
            <w:tcW w:w="1631" w:type="dxa"/>
          </w:tcPr>
          <w:p w14:paraId="6FCFB91E" w14:textId="15D9C16E" w:rsidR="00503274" w:rsidRPr="00503274" w:rsidRDefault="00503274" w:rsidP="00503274">
            <w:pPr>
              <w:spacing w:after="160" w:line="360" w:lineRule="auto"/>
              <w:rPr>
                <w:rFonts w:cstheme="minorHAnsi"/>
              </w:rPr>
            </w:pPr>
            <w:r w:rsidRPr="00503274">
              <w:rPr>
                <w:rFonts w:eastAsia="Calibri" w:cstheme="minorHAnsi"/>
              </w:rPr>
              <w:t xml:space="preserve">Sala et al </w:t>
            </w:r>
            <w:r w:rsidRPr="00503274">
              <w:rPr>
                <w:rFonts w:eastAsia="Calibri" w:cstheme="minorHAnsi"/>
              </w:rPr>
              <w:fldChar w:fldCharType="begin"/>
            </w:r>
            <w:r w:rsidRPr="00503274">
              <w:rPr>
                <w:rFonts w:eastAsia="Calibri" w:cstheme="minorHAnsi"/>
              </w:rPr>
              <w:instrText xml:space="preserve"> ADDIN ZOTERO_ITEM CSL_CITATION {"citationID":"n7OFLQaC","properties":{"formattedCitation":"\\super 20\\nosupersub{}","plainCitation":"20","noteIndex":0},"citationItems":[{"id":3836,"uris":["http://zotero.org/users/5061312/items/EJ3BF43M"],"uri":["http://zotero.org/users/5061312/items/EJ3BF43M"],"itemData":{"id":3836,"type":"article-journal","container-title":"European Heart Journal","DOI":"10.1093/eurheartj/ehaa286","ISSN":"1522-9645","issue":"19","journalAbbreviation":"Eur. Heart J.","language":"eng","note":"PMID: 32267502\nPMCID: PMC7184339","page":"1861-1862","source":"PubMed","title":"Acute myocarditis presenting as a reverse Tako-Tsubo syndrome in a patient with SARS-CoV-2 respiratory infection","volume":"41","author":[{"family":"Sala","given":"Simone"},{"family":"Peretto","given":"Giovanni"},{"family":"Gramegna","given":"Mario"},{"family":"Palmisano","given":"Anna"},{"family":"Villatore","given":"Andrea"},{"family":"Vignale","given":"Davide"},{"family":"De Cobelli","given":"Francesco"},{"family":"Tresoldi","given":"Moreno"},{"family":"Cappelletti","given":"Alberto Maria"},{"family":"Basso","given":"Cristina"},{"family":"Godino","given":"Cosmo"},{"family":"Esposito","given":"Antonio"}],"issued":{"date-parts":[["2020"]],"season":"14"}}}],"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20</w:t>
            </w:r>
            <w:r w:rsidRPr="00503274">
              <w:rPr>
                <w:rFonts w:eastAsia="Calibri" w:cstheme="minorHAnsi"/>
              </w:rPr>
              <w:fldChar w:fldCharType="end"/>
            </w:r>
          </w:p>
        </w:tc>
        <w:tc>
          <w:tcPr>
            <w:tcW w:w="602" w:type="dxa"/>
          </w:tcPr>
          <w:p w14:paraId="0EFDAF9C" w14:textId="77777777" w:rsidR="00503274" w:rsidRPr="00F855A0" w:rsidRDefault="00503274" w:rsidP="00503274">
            <w:pPr>
              <w:spacing w:after="160" w:line="360" w:lineRule="auto"/>
            </w:pPr>
            <w:r w:rsidRPr="00F855A0">
              <w:t>Yes</w:t>
            </w:r>
          </w:p>
        </w:tc>
        <w:tc>
          <w:tcPr>
            <w:tcW w:w="602" w:type="dxa"/>
          </w:tcPr>
          <w:p w14:paraId="3546A2F4" w14:textId="77777777" w:rsidR="00503274" w:rsidRPr="00F855A0" w:rsidRDefault="00503274" w:rsidP="00503274">
            <w:pPr>
              <w:spacing w:after="160" w:line="360" w:lineRule="auto"/>
            </w:pPr>
            <w:r w:rsidRPr="00F855A0">
              <w:t>Yes</w:t>
            </w:r>
          </w:p>
        </w:tc>
        <w:tc>
          <w:tcPr>
            <w:tcW w:w="603" w:type="dxa"/>
          </w:tcPr>
          <w:p w14:paraId="71E635B7" w14:textId="77777777" w:rsidR="00503274" w:rsidRPr="00F855A0" w:rsidRDefault="00503274" w:rsidP="00503274">
            <w:pPr>
              <w:spacing w:after="160" w:line="360" w:lineRule="auto"/>
            </w:pPr>
            <w:r w:rsidRPr="00F855A0">
              <w:t>NA</w:t>
            </w:r>
          </w:p>
        </w:tc>
        <w:tc>
          <w:tcPr>
            <w:tcW w:w="602" w:type="dxa"/>
          </w:tcPr>
          <w:p w14:paraId="27A7ADD6" w14:textId="77777777" w:rsidR="00503274" w:rsidRPr="00F855A0" w:rsidRDefault="00503274" w:rsidP="00503274">
            <w:pPr>
              <w:spacing w:after="160" w:line="360" w:lineRule="auto"/>
            </w:pPr>
            <w:r w:rsidRPr="00F855A0">
              <w:t>NA</w:t>
            </w:r>
          </w:p>
        </w:tc>
        <w:tc>
          <w:tcPr>
            <w:tcW w:w="603" w:type="dxa"/>
          </w:tcPr>
          <w:p w14:paraId="66C4A40F" w14:textId="77777777" w:rsidR="00503274" w:rsidRPr="00F855A0" w:rsidRDefault="00503274" w:rsidP="00503274">
            <w:pPr>
              <w:spacing w:after="160" w:line="360" w:lineRule="auto"/>
            </w:pPr>
            <w:r w:rsidRPr="00F855A0">
              <w:t>NA</w:t>
            </w:r>
          </w:p>
        </w:tc>
        <w:tc>
          <w:tcPr>
            <w:tcW w:w="602" w:type="dxa"/>
          </w:tcPr>
          <w:p w14:paraId="20D6D1EE" w14:textId="77777777" w:rsidR="00503274" w:rsidRPr="00F855A0" w:rsidRDefault="00503274" w:rsidP="00503274">
            <w:pPr>
              <w:spacing w:after="160" w:line="360" w:lineRule="auto"/>
            </w:pPr>
            <w:r w:rsidRPr="00F855A0">
              <w:t>Yes</w:t>
            </w:r>
          </w:p>
        </w:tc>
        <w:tc>
          <w:tcPr>
            <w:tcW w:w="603" w:type="dxa"/>
          </w:tcPr>
          <w:p w14:paraId="6C406250" w14:textId="77777777" w:rsidR="00503274" w:rsidRPr="00F855A0" w:rsidRDefault="00503274" w:rsidP="00503274">
            <w:pPr>
              <w:spacing w:after="160" w:line="360" w:lineRule="auto"/>
            </w:pPr>
            <w:r w:rsidRPr="00F855A0">
              <w:t>Yes</w:t>
            </w:r>
          </w:p>
        </w:tc>
        <w:tc>
          <w:tcPr>
            <w:tcW w:w="602" w:type="dxa"/>
          </w:tcPr>
          <w:p w14:paraId="7D088282" w14:textId="77777777" w:rsidR="00503274" w:rsidRPr="00F855A0" w:rsidRDefault="00503274" w:rsidP="00503274">
            <w:pPr>
              <w:spacing w:after="160" w:line="360" w:lineRule="auto"/>
            </w:pPr>
            <w:r w:rsidRPr="00F855A0">
              <w:t>NA</w:t>
            </w:r>
          </w:p>
        </w:tc>
        <w:tc>
          <w:tcPr>
            <w:tcW w:w="603" w:type="dxa"/>
          </w:tcPr>
          <w:p w14:paraId="4A83A159" w14:textId="77777777" w:rsidR="00503274" w:rsidRPr="00F855A0" w:rsidRDefault="00503274" w:rsidP="00503274">
            <w:pPr>
              <w:spacing w:after="160" w:line="360" w:lineRule="auto"/>
            </w:pPr>
            <w:r w:rsidRPr="00F855A0">
              <w:t>Yes</w:t>
            </w:r>
          </w:p>
        </w:tc>
        <w:tc>
          <w:tcPr>
            <w:tcW w:w="1151" w:type="dxa"/>
          </w:tcPr>
          <w:p w14:paraId="36D1B15E" w14:textId="77777777" w:rsidR="00503274" w:rsidRPr="00F855A0" w:rsidRDefault="00503274" w:rsidP="00503274">
            <w:pPr>
              <w:spacing w:after="160" w:line="360" w:lineRule="auto"/>
            </w:pPr>
            <w:r w:rsidRPr="00F855A0">
              <w:t>Fair</w:t>
            </w:r>
          </w:p>
        </w:tc>
        <w:tc>
          <w:tcPr>
            <w:tcW w:w="1151" w:type="dxa"/>
          </w:tcPr>
          <w:p w14:paraId="258E3B6A" w14:textId="77777777" w:rsidR="00503274" w:rsidRPr="00F855A0" w:rsidRDefault="00503274" w:rsidP="00503274">
            <w:pPr>
              <w:spacing w:after="160" w:line="360" w:lineRule="auto"/>
            </w:pPr>
            <w:r w:rsidRPr="00F855A0">
              <w:t>Fair</w:t>
            </w:r>
          </w:p>
        </w:tc>
      </w:tr>
      <w:tr w:rsidR="00503274" w:rsidRPr="00F855A0" w14:paraId="7CA1E430" w14:textId="77777777" w:rsidTr="00EA56AF">
        <w:trPr>
          <w:trHeight w:val="288"/>
        </w:trPr>
        <w:tc>
          <w:tcPr>
            <w:tcW w:w="1631" w:type="dxa"/>
          </w:tcPr>
          <w:p w14:paraId="3B8588D1" w14:textId="386E6516" w:rsidR="00503274" w:rsidRPr="00503274" w:rsidRDefault="00503274" w:rsidP="00503274">
            <w:pPr>
              <w:spacing w:after="160" w:line="360" w:lineRule="auto"/>
              <w:rPr>
                <w:rFonts w:cstheme="minorHAnsi"/>
              </w:rPr>
            </w:pPr>
            <w:r w:rsidRPr="00503274">
              <w:rPr>
                <w:rFonts w:eastAsia="Calibri" w:cstheme="minorHAnsi"/>
              </w:rPr>
              <w:t xml:space="preserve">Bonnet et al </w:t>
            </w:r>
            <w:r w:rsidRPr="00503274">
              <w:rPr>
                <w:rFonts w:eastAsia="Calibri" w:cstheme="minorHAnsi"/>
              </w:rPr>
              <w:fldChar w:fldCharType="begin"/>
            </w:r>
            <w:r w:rsidRPr="00503274">
              <w:rPr>
                <w:rFonts w:eastAsia="Calibri" w:cstheme="minorHAnsi"/>
              </w:rPr>
              <w:instrText xml:space="preserve"> ADDIN ZOTERO_ITEM CSL_CITATION {"citationID":"zhzyvNGJ","properties":{"formattedCitation":"\\super 13\\nosupersub{}","plainCitation":"13","noteIndex":0},"citationItems":[{"id":3830,"uris":["http://zotero.org/users/5061312/items/7PFSK59S"],"uri":["http://zotero.org/users/5061312/items/7PFSK59S"],"itemData":{"id":3830,"type":"article-journal","container-title":"JACC. Heart failure","DOI":"10.1016/j.jchf.2020.05.004","ISSN":"2213-1787","issue":"7","journalAbbreviation":"JACC Heart Fail","language":"eng","note":"PMID: 32616174\nPMCID: PMC7236687","page":"599-600","source":"PubMed","title":"Acute Myocarditis With Ventricular Noncompaction in a COVID-19 Patient","volume":"8","author":[{"family":"Bonnet","given":"Marc"},{"family":"Craighero","given":"Fabien"},{"family":"Harbaoui","given":"Brahim"}],"issued":{"date-parts":[["2020"]]}}}],"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13</w:t>
            </w:r>
            <w:r w:rsidRPr="00503274">
              <w:rPr>
                <w:rFonts w:eastAsia="Calibri" w:cstheme="minorHAnsi"/>
              </w:rPr>
              <w:fldChar w:fldCharType="end"/>
            </w:r>
          </w:p>
        </w:tc>
        <w:tc>
          <w:tcPr>
            <w:tcW w:w="602" w:type="dxa"/>
          </w:tcPr>
          <w:p w14:paraId="0CDE8049" w14:textId="77777777" w:rsidR="00503274" w:rsidRPr="00F855A0" w:rsidRDefault="00503274" w:rsidP="00503274">
            <w:pPr>
              <w:spacing w:after="160" w:line="360" w:lineRule="auto"/>
            </w:pPr>
            <w:r w:rsidRPr="00F855A0">
              <w:t>Yes</w:t>
            </w:r>
          </w:p>
        </w:tc>
        <w:tc>
          <w:tcPr>
            <w:tcW w:w="602" w:type="dxa"/>
          </w:tcPr>
          <w:p w14:paraId="4EEC3980" w14:textId="77777777" w:rsidR="00503274" w:rsidRPr="00F855A0" w:rsidRDefault="00503274" w:rsidP="00503274">
            <w:pPr>
              <w:spacing w:after="160" w:line="360" w:lineRule="auto"/>
            </w:pPr>
            <w:r w:rsidRPr="00F855A0">
              <w:t>Yes</w:t>
            </w:r>
          </w:p>
        </w:tc>
        <w:tc>
          <w:tcPr>
            <w:tcW w:w="603" w:type="dxa"/>
          </w:tcPr>
          <w:p w14:paraId="5766BA31" w14:textId="77777777" w:rsidR="00503274" w:rsidRPr="00F855A0" w:rsidRDefault="00503274" w:rsidP="00503274">
            <w:pPr>
              <w:spacing w:after="160" w:line="360" w:lineRule="auto"/>
            </w:pPr>
            <w:r w:rsidRPr="00F855A0">
              <w:t>NA</w:t>
            </w:r>
          </w:p>
        </w:tc>
        <w:tc>
          <w:tcPr>
            <w:tcW w:w="602" w:type="dxa"/>
          </w:tcPr>
          <w:p w14:paraId="1B01C9B6" w14:textId="77777777" w:rsidR="00503274" w:rsidRPr="00F855A0" w:rsidRDefault="00503274" w:rsidP="00503274">
            <w:pPr>
              <w:spacing w:after="160" w:line="360" w:lineRule="auto"/>
            </w:pPr>
            <w:r w:rsidRPr="00F855A0">
              <w:t>NA</w:t>
            </w:r>
          </w:p>
        </w:tc>
        <w:tc>
          <w:tcPr>
            <w:tcW w:w="603" w:type="dxa"/>
          </w:tcPr>
          <w:p w14:paraId="2EA411C7" w14:textId="77777777" w:rsidR="00503274" w:rsidRPr="00F855A0" w:rsidRDefault="00503274" w:rsidP="00503274">
            <w:pPr>
              <w:spacing w:after="160" w:line="360" w:lineRule="auto"/>
            </w:pPr>
            <w:r w:rsidRPr="00F855A0">
              <w:t>NA</w:t>
            </w:r>
          </w:p>
        </w:tc>
        <w:tc>
          <w:tcPr>
            <w:tcW w:w="602" w:type="dxa"/>
          </w:tcPr>
          <w:p w14:paraId="674ABDC8" w14:textId="77777777" w:rsidR="00503274" w:rsidRPr="00F855A0" w:rsidRDefault="00503274" w:rsidP="00503274">
            <w:pPr>
              <w:spacing w:after="160" w:line="360" w:lineRule="auto"/>
            </w:pPr>
            <w:r w:rsidRPr="00F855A0">
              <w:t>Yes</w:t>
            </w:r>
          </w:p>
        </w:tc>
        <w:tc>
          <w:tcPr>
            <w:tcW w:w="603" w:type="dxa"/>
          </w:tcPr>
          <w:p w14:paraId="395F8E3A" w14:textId="77777777" w:rsidR="00503274" w:rsidRPr="00F855A0" w:rsidRDefault="00503274" w:rsidP="00503274">
            <w:pPr>
              <w:spacing w:after="160" w:line="360" w:lineRule="auto"/>
            </w:pPr>
            <w:r w:rsidRPr="00F855A0">
              <w:t>Yes</w:t>
            </w:r>
          </w:p>
        </w:tc>
        <w:tc>
          <w:tcPr>
            <w:tcW w:w="602" w:type="dxa"/>
          </w:tcPr>
          <w:p w14:paraId="21E0287B" w14:textId="77777777" w:rsidR="00503274" w:rsidRPr="00F855A0" w:rsidRDefault="00503274" w:rsidP="00503274">
            <w:pPr>
              <w:spacing w:after="160" w:line="360" w:lineRule="auto"/>
            </w:pPr>
            <w:r w:rsidRPr="00F855A0">
              <w:t>NA</w:t>
            </w:r>
          </w:p>
        </w:tc>
        <w:tc>
          <w:tcPr>
            <w:tcW w:w="603" w:type="dxa"/>
          </w:tcPr>
          <w:p w14:paraId="2F7DAF41" w14:textId="77777777" w:rsidR="00503274" w:rsidRPr="00F855A0" w:rsidRDefault="00503274" w:rsidP="00503274">
            <w:pPr>
              <w:spacing w:after="160" w:line="360" w:lineRule="auto"/>
            </w:pPr>
            <w:r w:rsidRPr="00F855A0">
              <w:t>Yes</w:t>
            </w:r>
          </w:p>
        </w:tc>
        <w:tc>
          <w:tcPr>
            <w:tcW w:w="1151" w:type="dxa"/>
          </w:tcPr>
          <w:p w14:paraId="03B92FC7" w14:textId="77777777" w:rsidR="00503274" w:rsidRPr="00F855A0" w:rsidRDefault="00503274" w:rsidP="00503274">
            <w:pPr>
              <w:spacing w:after="160" w:line="360" w:lineRule="auto"/>
            </w:pPr>
            <w:r w:rsidRPr="00F855A0">
              <w:t>Fair</w:t>
            </w:r>
          </w:p>
        </w:tc>
        <w:tc>
          <w:tcPr>
            <w:tcW w:w="1151" w:type="dxa"/>
          </w:tcPr>
          <w:p w14:paraId="726A8CA1" w14:textId="77777777" w:rsidR="00503274" w:rsidRPr="00F855A0" w:rsidRDefault="00503274" w:rsidP="00503274">
            <w:pPr>
              <w:spacing w:after="160" w:line="360" w:lineRule="auto"/>
            </w:pPr>
            <w:r w:rsidRPr="00F855A0">
              <w:t>Fair</w:t>
            </w:r>
          </w:p>
        </w:tc>
      </w:tr>
      <w:tr w:rsidR="00503274" w:rsidRPr="00F855A0" w14:paraId="1E053531" w14:textId="77777777" w:rsidTr="00EA56AF">
        <w:trPr>
          <w:trHeight w:val="288"/>
        </w:trPr>
        <w:tc>
          <w:tcPr>
            <w:tcW w:w="1631" w:type="dxa"/>
          </w:tcPr>
          <w:p w14:paraId="69BBEE43" w14:textId="001F970C" w:rsidR="00503274" w:rsidRPr="00503274" w:rsidRDefault="00503274" w:rsidP="00503274">
            <w:pPr>
              <w:spacing w:after="160" w:line="360" w:lineRule="auto"/>
              <w:rPr>
                <w:rFonts w:cstheme="minorHAnsi"/>
              </w:rPr>
            </w:pPr>
            <w:r w:rsidRPr="00503274">
              <w:rPr>
                <w:rFonts w:eastAsia="Calibri" w:cstheme="minorHAnsi"/>
              </w:rPr>
              <w:t xml:space="preserve">Kim et al </w:t>
            </w:r>
            <w:r w:rsidRPr="00503274">
              <w:rPr>
                <w:rFonts w:eastAsia="Calibri" w:cstheme="minorHAnsi"/>
              </w:rPr>
              <w:fldChar w:fldCharType="begin"/>
            </w:r>
            <w:r w:rsidRPr="00503274">
              <w:rPr>
                <w:rFonts w:eastAsia="Calibri" w:cstheme="minorHAnsi"/>
              </w:rPr>
              <w:instrText xml:space="preserve"> ADDIN ZOTERO_ITEM CSL_CITATION {"citationID":"NZLUZ2tA","properties":{"formattedCitation":"\\super 27\\nosupersub{}","plainCitation":"27","noteIndex":0},"citationItems":[{"id":3833,"uris":["http://zotero.org/users/5061312/items/8MKYYKA3"],"uri":["http://zotero.org/users/5061312/items/8MKYYKA3"],"itemData":{"id":3833,"type":"article-journal","container-title":"European Heart Journal","DOI":"10.1093/eurheartj/ehaa288","ISSN":"1522-9645","issue":"19","journalAbbreviation":"Eur. Heart J.","language":"eng","note":"PMID: 32282027\nPMCID: PMC7184491","page":"1859","source":"PubMed","title":"COVID-19-related myocarditis in a 21-year-old female patient","volume":"41","author":[{"family":"Kim","given":"In-Cheol"},{"family":"Kim","given":"Jin Young"},{"family":"Kim","given":"Hyun Ah"},{"family":"Han","given":"Seongwook"}],"issued":{"date-parts":[["2020"]],"season":"14"}}}],"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27</w:t>
            </w:r>
            <w:r w:rsidRPr="00503274">
              <w:rPr>
                <w:rFonts w:eastAsia="Calibri" w:cstheme="minorHAnsi"/>
              </w:rPr>
              <w:fldChar w:fldCharType="end"/>
            </w:r>
          </w:p>
        </w:tc>
        <w:tc>
          <w:tcPr>
            <w:tcW w:w="602" w:type="dxa"/>
          </w:tcPr>
          <w:p w14:paraId="69B05EAC" w14:textId="77777777" w:rsidR="00503274" w:rsidRPr="00F855A0" w:rsidRDefault="00503274" w:rsidP="00503274">
            <w:pPr>
              <w:spacing w:after="160" w:line="360" w:lineRule="auto"/>
            </w:pPr>
            <w:r w:rsidRPr="00F855A0">
              <w:t>Yes</w:t>
            </w:r>
          </w:p>
        </w:tc>
        <w:tc>
          <w:tcPr>
            <w:tcW w:w="602" w:type="dxa"/>
          </w:tcPr>
          <w:p w14:paraId="2E2CE0A0" w14:textId="77777777" w:rsidR="00503274" w:rsidRPr="00F855A0" w:rsidRDefault="00503274" w:rsidP="00503274">
            <w:pPr>
              <w:spacing w:after="160" w:line="360" w:lineRule="auto"/>
            </w:pPr>
            <w:r w:rsidRPr="00F855A0">
              <w:t>Yes</w:t>
            </w:r>
          </w:p>
        </w:tc>
        <w:tc>
          <w:tcPr>
            <w:tcW w:w="603" w:type="dxa"/>
          </w:tcPr>
          <w:p w14:paraId="0AB2226F" w14:textId="77777777" w:rsidR="00503274" w:rsidRPr="00F855A0" w:rsidRDefault="00503274" w:rsidP="00503274">
            <w:pPr>
              <w:spacing w:after="160" w:line="360" w:lineRule="auto"/>
            </w:pPr>
            <w:r w:rsidRPr="00F855A0">
              <w:t>NA</w:t>
            </w:r>
          </w:p>
        </w:tc>
        <w:tc>
          <w:tcPr>
            <w:tcW w:w="602" w:type="dxa"/>
          </w:tcPr>
          <w:p w14:paraId="6EDFBAA9" w14:textId="77777777" w:rsidR="00503274" w:rsidRPr="00F855A0" w:rsidRDefault="00503274" w:rsidP="00503274">
            <w:pPr>
              <w:spacing w:after="160" w:line="360" w:lineRule="auto"/>
            </w:pPr>
            <w:r w:rsidRPr="00F855A0">
              <w:t>NA</w:t>
            </w:r>
          </w:p>
        </w:tc>
        <w:tc>
          <w:tcPr>
            <w:tcW w:w="603" w:type="dxa"/>
          </w:tcPr>
          <w:p w14:paraId="1808EA65" w14:textId="77777777" w:rsidR="00503274" w:rsidRPr="00F855A0" w:rsidRDefault="00503274" w:rsidP="00503274">
            <w:pPr>
              <w:spacing w:after="160" w:line="360" w:lineRule="auto"/>
            </w:pPr>
            <w:r w:rsidRPr="00F855A0">
              <w:t>NA</w:t>
            </w:r>
          </w:p>
        </w:tc>
        <w:tc>
          <w:tcPr>
            <w:tcW w:w="602" w:type="dxa"/>
          </w:tcPr>
          <w:p w14:paraId="2914E80E" w14:textId="77777777" w:rsidR="00503274" w:rsidRPr="00F855A0" w:rsidRDefault="00503274" w:rsidP="00503274">
            <w:pPr>
              <w:spacing w:after="160" w:line="360" w:lineRule="auto"/>
            </w:pPr>
            <w:r w:rsidRPr="00F855A0">
              <w:t>Yes</w:t>
            </w:r>
          </w:p>
        </w:tc>
        <w:tc>
          <w:tcPr>
            <w:tcW w:w="603" w:type="dxa"/>
          </w:tcPr>
          <w:p w14:paraId="22171FE1" w14:textId="77777777" w:rsidR="00503274" w:rsidRPr="00F855A0" w:rsidRDefault="00503274" w:rsidP="00503274">
            <w:pPr>
              <w:spacing w:after="160" w:line="360" w:lineRule="auto"/>
            </w:pPr>
            <w:r w:rsidRPr="00F855A0">
              <w:t>CD</w:t>
            </w:r>
          </w:p>
        </w:tc>
        <w:tc>
          <w:tcPr>
            <w:tcW w:w="602" w:type="dxa"/>
          </w:tcPr>
          <w:p w14:paraId="6C2EB674" w14:textId="77777777" w:rsidR="00503274" w:rsidRPr="00F855A0" w:rsidRDefault="00503274" w:rsidP="00503274">
            <w:pPr>
              <w:spacing w:after="160" w:line="360" w:lineRule="auto"/>
            </w:pPr>
            <w:r w:rsidRPr="00F855A0">
              <w:t>NA</w:t>
            </w:r>
          </w:p>
        </w:tc>
        <w:tc>
          <w:tcPr>
            <w:tcW w:w="603" w:type="dxa"/>
          </w:tcPr>
          <w:p w14:paraId="571A776D" w14:textId="77777777" w:rsidR="00503274" w:rsidRPr="00F855A0" w:rsidRDefault="00503274" w:rsidP="00503274">
            <w:pPr>
              <w:spacing w:after="160" w:line="360" w:lineRule="auto"/>
            </w:pPr>
            <w:r w:rsidRPr="00F855A0">
              <w:t>Yes</w:t>
            </w:r>
          </w:p>
        </w:tc>
        <w:tc>
          <w:tcPr>
            <w:tcW w:w="1151" w:type="dxa"/>
          </w:tcPr>
          <w:p w14:paraId="2D647108" w14:textId="77777777" w:rsidR="00503274" w:rsidRPr="00F855A0" w:rsidRDefault="00503274" w:rsidP="00503274">
            <w:pPr>
              <w:spacing w:after="160" w:line="360" w:lineRule="auto"/>
            </w:pPr>
            <w:r w:rsidRPr="00F855A0">
              <w:t>Fair</w:t>
            </w:r>
          </w:p>
        </w:tc>
        <w:tc>
          <w:tcPr>
            <w:tcW w:w="1151" w:type="dxa"/>
          </w:tcPr>
          <w:p w14:paraId="015110FC" w14:textId="77777777" w:rsidR="00503274" w:rsidRPr="00F855A0" w:rsidRDefault="00503274" w:rsidP="00503274">
            <w:pPr>
              <w:spacing w:after="160" w:line="360" w:lineRule="auto"/>
            </w:pPr>
            <w:r w:rsidRPr="00F855A0">
              <w:t>Fair</w:t>
            </w:r>
          </w:p>
        </w:tc>
      </w:tr>
      <w:tr w:rsidR="00503274" w:rsidRPr="00F855A0" w14:paraId="19CF63A9" w14:textId="77777777" w:rsidTr="00EA56AF">
        <w:trPr>
          <w:trHeight w:val="288"/>
        </w:trPr>
        <w:tc>
          <w:tcPr>
            <w:tcW w:w="1631" w:type="dxa"/>
          </w:tcPr>
          <w:p w14:paraId="48D661A2" w14:textId="289F6BEC" w:rsidR="00503274" w:rsidRPr="00503274" w:rsidRDefault="00503274" w:rsidP="00503274">
            <w:pPr>
              <w:spacing w:after="160" w:line="360" w:lineRule="auto"/>
              <w:rPr>
                <w:rFonts w:cstheme="minorHAnsi"/>
              </w:rPr>
            </w:pPr>
            <w:r w:rsidRPr="00503274">
              <w:rPr>
                <w:rFonts w:eastAsia="Calibri" w:cstheme="minorHAnsi"/>
              </w:rPr>
              <w:t xml:space="preserve">Doyen et al </w:t>
            </w:r>
            <w:r w:rsidRPr="00503274">
              <w:rPr>
                <w:rFonts w:eastAsia="Calibri" w:cstheme="minorHAnsi"/>
              </w:rPr>
              <w:fldChar w:fldCharType="begin"/>
            </w:r>
            <w:r w:rsidRPr="00503274">
              <w:rPr>
                <w:rFonts w:eastAsia="Calibri" w:cstheme="minorHAnsi"/>
              </w:rPr>
              <w:instrText xml:space="preserve"> ADDIN ZOTERO_ITEM CSL_CITATION {"citationID":"SMsICHWb","properties":{"formattedCitation":"\\super 41\\nosupersub{}","plainCitation":"41","noteIndex":0},"citationItems":[{"id":3839,"uris":["http://zotero.org/users/5061312/items/2AK9XZ6G"],"uri":["http://zotero.org/users/5061312/items/2AK9XZ6G"],"itemData":{"id":3839,"type":"article-journal","container-title":"Lancet (London, England)","DOI":"10.1016/S0140-6736(20)30912-0","ISSN":"1474-547X","issue":"10235","journalAbbreviation":"Lancet","language":"eng","note":"PMID: 32334650\nPMCID: PMC7180035","page":"1516","source":"PubMed","title":"Myocarditis in a patient with COVID-19: a cause of raised troponin and ECG changes","title-short":"Myocarditis in a patient with COVID-19","volume":"395","author":[{"family":"Doyen","given":"Denis"},{"family":"Moceri","given":"Pamela"},{"family":"Ducreux","given":"Dorothée"},{"family":"Dellamonica","given":"Jean"}],"issued":{"date-parts":[["2020"]],"season":"09"}}}],"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41</w:t>
            </w:r>
            <w:r w:rsidRPr="00503274">
              <w:rPr>
                <w:rFonts w:eastAsia="Calibri" w:cstheme="minorHAnsi"/>
              </w:rPr>
              <w:fldChar w:fldCharType="end"/>
            </w:r>
          </w:p>
        </w:tc>
        <w:tc>
          <w:tcPr>
            <w:tcW w:w="602" w:type="dxa"/>
          </w:tcPr>
          <w:p w14:paraId="636C581B" w14:textId="77777777" w:rsidR="00503274" w:rsidRPr="00F855A0" w:rsidRDefault="00503274" w:rsidP="00503274">
            <w:pPr>
              <w:spacing w:after="160" w:line="360" w:lineRule="auto"/>
            </w:pPr>
            <w:r w:rsidRPr="00F855A0">
              <w:t>Yes</w:t>
            </w:r>
          </w:p>
        </w:tc>
        <w:tc>
          <w:tcPr>
            <w:tcW w:w="602" w:type="dxa"/>
          </w:tcPr>
          <w:p w14:paraId="4E7CFAA5" w14:textId="77777777" w:rsidR="00503274" w:rsidRPr="00F855A0" w:rsidRDefault="00503274" w:rsidP="00503274">
            <w:pPr>
              <w:spacing w:after="160" w:line="360" w:lineRule="auto"/>
            </w:pPr>
            <w:r w:rsidRPr="00F855A0">
              <w:t>Yes</w:t>
            </w:r>
          </w:p>
        </w:tc>
        <w:tc>
          <w:tcPr>
            <w:tcW w:w="603" w:type="dxa"/>
          </w:tcPr>
          <w:p w14:paraId="2BA868EE" w14:textId="77777777" w:rsidR="00503274" w:rsidRPr="00F855A0" w:rsidRDefault="00503274" w:rsidP="00503274">
            <w:pPr>
              <w:spacing w:after="160" w:line="360" w:lineRule="auto"/>
            </w:pPr>
            <w:r w:rsidRPr="00F855A0">
              <w:t>NA</w:t>
            </w:r>
          </w:p>
        </w:tc>
        <w:tc>
          <w:tcPr>
            <w:tcW w:w="602" w:type="dxa"/>
          </w:tcPr>
          <w:p w14:paraId="76CE35E5" w14:textId="77777777" w:rsidR="00503274" w:rsidRPr="00F855A0" w:rsidRDefault="00503274" w:rsidP="00503274">
            <w:pPr>
              <w:spacing w:after="160" w:line="360" w:lineRule="auto"/>
            </w:pPr>
            <w:r w:rsidRPr="00F855A0">
              <w:t>NA</w:t>
            </w:r>
          </w:p>
        </w:tc>
        <w:tc>
          <w:tcPr>
            <w:tcW w:w="603" w:type="dxa"/>
          </w:tcPr>
          <w:p w14:paraId="5FF67E50" w14:textId="77777777" w:rsidR="00503274" w:rsidRPr="00F855A0" w:rsidRDefault="00503274" w:rsidP="00503274">
            <w:pPr>
              <w:spacing w:after="160" w:line="360" w:lineRule="auto"/>
            </w:pPr>
            <w:r w:rsidRPr="00F855A0">
              <w:t>NA</w:t>
            </w:r>
          </w:p>
        </w:tc>
        <w:tc>
          <w:tcPr>
            <w:tcW w:w="602" w:type="dxa"/>
          </w:tcPr>
          <w:p w14:paraId="0E58A11A" w14:textId="77777777" w:rsidR="00503274" w:rsidRPr="00F855A0" w:rsidRDefault="00503274" w:rsidP="00503274">
            <w:pPr>
              <w:spacing w:after="160" w:line="360" w:lineRule="auto"/>
            </w:pPr>
            <w:r w:rsidRPr="00F855A0">
              <w:t>Yes</w:t>
            </w:r>
          </w:p>
        </w:tc>
        <w:tc>
          <w:tcPr>
            <w:tcW w:w="603" w:type="dxa"/>
          </w:tcPr>
          <w:p w14:paraId="79291458" w14:textId="77777777" w:rsidR="00503274" w:rsidRPr="00F855A0" w:rsidRDefault="00503274" w:rsidP="00503274">
            <w:pPr>
              <w:spacing w:after="160" w:line="360" w:lineRule="auto"/>
            </w:pPr>
            <w:r w:rsidRPr="00F855A0">
              <w:t>CD</w:t>
            </w:r>
          </w:p>
        </w:tc>
        <w:tc>
          <w:tcPr>
            <w:tcW w:w="602" w:type="dxa"/>
          </w:tcPr>
          <w:p w14:paraId="37FE731F" w14:textId="77777777" w:rsidR="00503274" w:rsidRPr="00F855A0" w:rsidRDefault="00503274" w:rsidP="00503274">
            <w:pPr>
              <w:spacing w:after="160" w:line="360" w:lineRule="auto"/>
            </w:pPr>
            <w:r w:rsidRPr="00F855A0">
              <w:t>NA</w:t>
            </w:r>
          </w:p>
        </w:tc>
        <w:tc>
          <w:tcPr>
            <w:tcW w:w="603" w:type="dxa"/>
          </w:tcPr>
          <w:p w14:paraId="37934F8B" w14:textId="77777777" w:rsidR="00503274" w:rsidRPr="00F855A0" w:rsidRDefault="00503274" w:rsidP="00503274">
            <w:pPr>
              <w:spacing w:after="160" w:line="360" w:lineRule="auto"/>
            </w:pPr>
            <w:r w:rsidRPr="00F855A0">
              <w:t>Yes</w:t>
            </w:r>
          </w:p>
        </w:tc>
        <w:tc>
          <w:tcPr>
            <w:tcW w:w="1151" w:type="dxa"/>
          </w:tcPr>
          <w:p w14:paraId="295F54D3" w14:textId="77777777" w:rsidR="00503274" w:rsidRPr="00F855A0" w:rsidRDefault="00503274" w:rsidP="00503274">
            <w:pPr>
              <w:spacing w:after="160" w:line="360" w:lineRule="auto"/>
            </w:pPr>
            <w:r w:rsidRPr="00F855A0">
              <w:t>Fair</w:t>
            </w:r>
          </w:p>
        </w:tc>
        <w:tc>
          <w:tcPr>
            <w:tcW w:w="1151" w:type="dxa"/>
          </w:tcPr>
          <w:p w14:paraId="4945E783" w14:textId="77777777" w:rsidR="00503274" w:rsidRPr="00F855A0" w:rsidRDefault="00503274" w:rsidP="00503274">
            <w:pPr>
              <w:spacing w:after="160" w:line="360" w:lineRule="auto"/>
            </w:pPr>
            <w:r w:rsidRPr="00F855A0">
              <w:t>Fair</w:t>
            </w:r>
          </w:p>
        </w:tc>
      </w:tr>
      <w:tr w:rsidR="00503274" w:rsidRPr="00F855A0" w14:paraId="0E553486" w14:textId="77777777" w:rsidTr="00EA56AF">
        <w:trPr>
          <w:trHeight w:val="288"/>
        </w:trPr>
        <w:tc>
          <w:tcPr>
            <w:tcW w:w="1631" w:type="dxa"/>
          </w:tcPr>
          <w:p w14:paraId="442F006B" w14:textId="0A8B95AC" w:rsidR="00503274" w:rsidRPr="00503274" w:rsidRDefault="00503274" w:rsidP="00503274">
            <w:pPr>
              <w:spacing w:after="160" w:line="360" w:lineRule="auto"/>
              <w:rPr>
                <w:rFonts w:cstheme="minorHAnsi"/>
              </w:rPr>
            </w:pPr>
            <w:proofErr w:type="spellStart"/>
            <w:r w:rsidRPr="00503274">
              <w:rPr>
                <w:rFonts w:eastAsia="Calibri" w:cstheme="minorHAnsi"/>
              </w:rPr>
              <w:t>Warchol</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oivgQnQl","properties":{"formattedCitation":"\\super 17\\nosupersub{}","plainCitation":"17","noteIndex":0},"citationItems":[{"id":3842,"uris":["http://zotero.org/users/5061312/items/G6MEHKRP"],"uri":["http://zotero.org/users/5061312/items/G6MEHKRP"],"itemData":{"id":3842,"type":"article-journal","container-title":"Polish Archives of Internal Medicine","DOI":"10.20452/pamw.15309","ISSN":"1897-9483","issue":"5","language":"eng","note":"PMID: 32329981","page":"446-448","source":"PubMed","title":"Terra incognita: clinically suspected myocarditis in a patient with severe acute respiratory syndrome coronavirus 2 infection","title-short":"Terra incognita","volume":"130","author":[{"family":"Warchoł","given":"Izabela"},{"family":"Dębska-Kozłowska","given":"Agnieszka"},{"family":"Karcz-Socha","given":"Iwona"},{"family":"Książczyk","given":"Marcin"},{"family":"Szymańska","given":"Karolina"},{"family":"Lubiński","given":"Andrzej"}],"issued":{"date-parts":[["2020"]],"season":"29"}}}],"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17</w:t>
            </w:r>
            <w:r w:rsidRPr="00503274">
              <w:rPr>
                <w:rFonts w:eastAsia="Calibri" w:cstheme="minorHAnsi"/>
              </w:rPr>
              <w:fldChar w:fldCharType="end"/>
            </w:r>
          </w:p>
        </w:tc>
        <w:tc>
          <w:tcPr>
            <w:tcW w:w="602" w:type="dxa"/>
          </w:tcPr>
          <w:p w14:paraId="5A2FE149" w14:textId="77777777" w:rsidR="00503274" w:rsidRPr="00F855A0" w:rsidRDefault="00503274" w:rsidP="00503274">
            <w:pPr>
              <w:spacing w:after="160" w:line="360" w:lineRule="auto"/>
            </w:pPr>
            <w:r w:rsidRPr="00F855A0">
              <w:t>Yes</w:t>
            </w:r>
          </w:p>
        </w:tc>
        <w:tc>
          <w:tcPr>
            <w:tcW w:w="602" w:type="dxa"/>
          </w:tcPr>
          <w:p w14:paraId="79E2943E" w14:textId="77777777" w:rsidR="00503274" w:rsidRPr="00F855A0" w:rsidRDefault="00503274" w:rsidP="00503274">
            <w:pPr>
              <w:spacing w:after="160" w:line="360" w:lineRule="auto"/>
            </w:pPr>
            <w:r w:rsidRPr="00F855A0">
              <w:t>Yes</w:t>
            </w:r>
          </w:p>
        </w:tc>
        <w:tc>
          <w:tcPr>
            <w:tcW w:w="603" w:type="dxa"/>
          </w:tcPr>
          <w:p w14:paraId="045E0FDB" w14:textId="77777777" w:rsidR="00503274" w:rsidRPr="00F855A0" w:rsidRDefault="00503274" w:rsidP="00503274">
            <w:pPr>
              <w:spacing w:after="160" w:line="360" w:lineRule="auto"/>
            </w:pPr>
            <w:r w:rsidRPr="00F855A0">
              <w:t>NA</w:t>
            </w:r>
          </w:p>
        </w:tc>
        <w:tc>
          <w:tcPr>
            <w:tcW w:w="602" w:type="dxa"/>
          </w:tcPr>
          <w:p w14:paraId="2792E574" w14:textId="77777777" w:rsidR="00503274" w:rsidRPr="00F855A0" w:rsidRDefault="00503274" w:rsidP="00503274">
            <w:pPr>
              <w:spacing w:after="160" w:line="360" w:lineRule="auto"/>
            </w:pPr>
            <w:r w:rsidRPr="00F855A0">
              <w:t>NA</w:t>
            </w:r>
          </w:p>
        </w:tc>
        <w:tc>
          <w:tcPr>
            <w:tcW w:w="603" w:type="dxa"/>
          </w:tcPr>
          <w:p w14:paraId="49796304" w14:textId="77777777" w:rsidR="00503274" w:rsidRPr="00F855A0" w:rsidRDefault="00503274" w:rsidP="00503274">
            <w:pPr>
              <w:spacing w:after="160" w:line="360" w:lineRule="auto"/>
            </w:pPr>
            <w:r w:rsidRPr="00F855A0">
              <w:t>NA</w:t>
            </w:r>
          </w:p>
        </w:tc>
        <w:tc>
          <w:tcPr>
            <w:tcW w:w="602" w:type="dxa"/>
          </w:tcPr>
          <w:p w14:paraId="50D85C0E" w14:textId="77777777" w:rsidR="00503274" w:rsidRPr="00F855A0" w:rsidRDefault="00503274" w:rsidP="00503274">
            <w:pPr>
              <w:spacing w:after="160" w:line="360" w:lineRule="auto"/>
            </w:pPr>
            <w:r w:rsidRPr="00F855A0">
              <w:t>Yes</w:t>
            </w:r>
          </w:p>
        </w:tc>
        <w:tc>
          <w:tcPr>
            <w:tcW w:w="603" w:type="dxa"/>
          </w:tcPr>
          <w:p w14:paraId="1750697E" w14:textId="77777777" w:rsidR="00503274" w:rsidRPr="00F855A0" w:rsidRDefault="00503274" w:rsidP="00503274">
            <w:pPr>
              <w:spacing w:after="160" w:line="360" w:lineRule="auto"/>
            </w:pPr>
            <w:r w:rsidRPr="00F855A0">
              <w:t>CD</w:t>
            </w:r>
          </w:p>
        </w:tc>
        <w:tc>
          <w:tcPr>
            <w:tcW w:w="602" w:type="dxa"/>
          </w:tcPr>
          <w:p w14:paraId="02EBC98A" w14:textId="77777777" w:rsidR="00503274" w:rsidRPr="00F855A0" w:rsidRDefault="00503274" w:rsidP="00503274">
            <w:pPr>
              <w:spacing w:after="160" w:line="360" w:lineRule="auto"/>
            </w:pPr>
            <w:r w:rsidRPr="00F855A0">
              <w:t xml:space="preserve">NA </w:t>
            </w:r>
          </w:p>
        </w:tc>
        <w:tc>
          <w:tcPr>
            <w:tcW w:w="603" w:type="dxa"/>
          </w:tcPr>
          <w:p w14:paraId="2A9F608A" w14:textId="77777777" w:rsidR="00503274" w:rsidRPr="00F855A0" w:rsidRDefault="00503274" w:rsidP="00503274">
            <w:pPr>
              <w:spacing w:after="160" w:line="360" w:lineRule="auto"/>
            </w:pPr>
            <w:r w:rsidRPr="00F855A0">
              <w:t>Yes</w:t>
            </w:r>
          </w:p>
        </w:tc>
        <w:tc>
          <w:tcPr>
            <w:tcW w:w="1151" w:type="dxa"/>
          </w:tcPr>
          <w:p w14:paraId="3F476AD2" w14:textId="77777777" w:rsidR="00503274" w:rsidRPr="00F855A0" w:rsidRDefault="00503274" w:rsidP="00503274">
            <w:pPr>
              <w:spacing w:after="160" w:line="360" w:lineRule="auto"/>
            </w:pPr>
            <w:r w:rsidRPr="00F855A0">
              <w:t xml:space="preserve">Fair </w:t>
            </w:r>
          </w:p>
        </w:tc>
        <w:tc>
          <w:tcPr>
            <w:tcW w:w="1151" w:type="dxa"/>
          </w:tcPr>
          <w:p w14:paraId="31D9DF38" w14:textId="77777777" w:rsidR="00503274" w:rsidRPr="00F855A0" w:rsidRDefault="00503274" w:rsidP="00503274">
            <w:pPr>
              <w:spacing w:after="160" w:line="360" w:lineRule="auto"/>
            </w:pPr>
            <w:r w:rsidRPr="00F855A0">
              <w:t xml:space="preserve">Fair </w:t>
            </w:r>
          </w:p>
        </w:tc>
      </w:tr>
      <w:tr w:rsidR="00503274" w:rsidRPr="00F855A0" w14:paraId="33370729" w14:textId="77777777" w:rsidTr="00EA56AF">
        <w:trPr>
          <w:trHeight w:val="288"/>
        </w:trPr>
        <w:tc>
          <w:tcPr>
            <w:tcW w:w="1631" w:type="dxa"/>
          </w:tcPr>
          <w:p w14:paraId="75CCAF99" w14:textId="2D9DE255" w:rsidR="00503274" w:rsidRPr="00503274" w:rsidRDefault="00503274" w:rsidP="00503274">
            <w:pPr>
              <w:spacing w:after="160" w:line="360" w:lineRule="auto"/>
              <w:rPr>
                <w:rFonts w:cstheme="minorHAnsi"/>
              </w:rPr>
            </w:pPr>
            <w:proofErr w:type="spellStart"/>
            <w:r w:rsidRPr="00503274">
              <w:rPr>
                <w:rFonts w:eastAsia="Calibri" w:cstheme="minorHAnsi"/>
              </w:rPr>
              <w:t>Sassone</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BXQXctJu","properties":{"formattedCitation":"\\super 42\\nosupersub{}","plainCitation":"42","noteIndex":0},"citationItems":[{"id":3854,"uris":["http://zotero.org/users/5061312/items/FIX4S5ET"],"uri":["http://zotero.org/users/5061312/items/FIX4S5ET"],"itemData":{"id":3854,"type":"article-journal","abstract":"A 38-year-old otherwise healthy man presented to the emergency department for sudden-onset oppressive chest pain. On admission, vital parameters were within nor","container-title":"European Heart Journal - Case Reports","DOI":"10.1093/ehjcr/ytaa158","journalAbbreviation":"Eur Heart J - Case Rep","language":"en","source":"academic.oup.com","title":"Concealed SARS-CoV-2 interstitial pneumonia unmasked by infarct-like acute myocarditis","URL":"https://academic.oup.com/ehjcr/article/doi/10.1093/ehjcr/ytaa158/5851725","author":[{"family":"Sassone","given":"Biagio"},{"family":"Muser","given":"Daniele"},{"family":"Bruno","given":"Antonio"},{"family":"Campo","given":"Gianluca"},{"family":"Righi","given":"Riccardo"},{"family":"Zerbini","given":"Michela"},{"family":"Rizzati","given":"Roberto"}],"accessed":{"date-parts":[["2020",7,15]]}}}],"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42</w:t>
            </w:r>
            <w:r w:rsidRPr="00503274">
              <w:rPr>
                <w:rFonts w:eastAsia="Calibri" w:cstheme="minorHAnsi"/>
              </w:rPr>
              <w:fldChar w:fldCharType="end"/>
            </w:r>
          </w:p>
        </w:tc>
        <w:tc>
          <w:tcPr>
            <w:tcW w:w="602" w:type="dxa"/>
          </w:tcPr>
          <w:p w14:paraId="48798641" w14:textId="77777777" w:rsidR="00503274" w:rsidRPr="00F855A0" w:rsidRDefault="00503274" w:rsidP="00503274">
            <w:pPr>
              <w:spacing w:after="160" w:line="360" w:lineRule="auto"/>
            </w:pPr>
            <w:r w:rsidRPr="00F855A0">
              <w:t>Yes</w:t>
            </w:r>
          </w:p>
        </w:tc>
        <w:tc>
          <w:tcPr>
            <w:tcW w:w="602" w:type="dxa"/>
          </w:tcPr>
          <w:p w14:paraId="7920473F" w14:textId="77777777" w:rsidR="00503274" w:rsidRPr="00F855A0" w:rsidRDefault="00503274" w:rsidP="00503274">
            <w:pPr>
              <w:spacing w:after="160" w:line="360" w:lineRule="auto"/>
            </w:pPr>
            <w:r w:rsidRPr="00F855A0">
              <w:t>Yes</w:t>
            </w:r>
          </w:p>
        </w:tc>
        <w:tc>
          <w:tcPr>
            <w:tcW w:w="603" w:type="dxa"/>
          </w:tcPr>
          <w:p w14:paraId="665A41B5" w14:textId="77777777" w:rsidR="00503274" w:rsidRPr="00F855A0" w:rsidRDefault="00503274" w:rsidP="00503274">
            <w:pPr>
              <w:spacing w:after="160" w:line="360" w:lineRule="auto"/>
            </w:pPr>
            <w:r w:rsidRPr="00F855A0">
              <w:t>NA</w:t>
            </w:r>
          </w:p>
        </w:tc>
        <w:tc>
          <w:tcPr>
            <w:tcW w:w="602" w:type="dxa"/>
          </w:tcPr>
          <w:p w14:paraId="2F97A67B" w14:textId="77777777" w:rsidR="00503274" w:rsidRPr="00F855A0" w:rsidRDefault="00503274" w:rsidP="00503274">
            <w:pPr>
              <w:spacing w:after="160" w:line="360" w:lineRule="auto"/>
            </w:pPr>
            <w:r w:rsidRPr="00F855A0">
              <w:t>NA</w:t>
            </w:r>
          </w:p>
        </w:tc>
        <w:tc>
          <w:tcPr>
            <w:tcW w:w="603" w:type="dxa"/>
          </w:tcPr>
          <w:p w14:paraId="67DA7B79" w14:textId="77777777" w:rsidR="00503274" w:rsidRPr="00F855A0" w:rsidRDefault="00503274" w:rsidP="00503274">
            <w:pPr>
              <w:spacing w:after="160" w:line="360" w:lineRule="auto"/>
            </w:pPr>
            <w:r w:rsidRPr="00F855A0">
              <w:t>NA</w:t>
            </w:r>
          </w:p>
        </w:tc>
        <w:tc>
          <w:tcPr>
            <w:tcW w:w="602" w:type="dxa"/>
          </w:tcPr>
          <w:p w14:paraId="43BFB30A" w14:textId="77777777" w:rsidR="00503274" w:rsidRPr="00F855A0" w:rsidRDefault="00503274" w:rsidP="00503274">
            <w:pPr>
              <w:spacing w:after="160" w:line="360" w:lineRule="auto"/>
            </w:pPr>
            <w:r w:rsidRPr="00F855A0">
              <w:t>Yes</w:t>
            </w:r>
          </w:p>
        </w:tc>
        <w:tc>
          <w:tcPr>
            <w:tcW w:w="603" w:type="dxa"/>
          </w:tcPr>
          <w:p w14:paraId="2C44578F" w14:textId="77777777" w:rsidR="00503274" w:rsidRPr="00F855A0" w:rsidRDefault="00503274" w:rsidP="00503274">
            <w:pPr>
              <w:spacing w:after="160" w:line="360" w:lineRule="auto"/>
            </w:pPr>
            <w:r w:rsidRPr="00F855A0">
              <w:t>CD</w:t>
            </w:r>
          </w:p>
        </w:tc>
        <w:tc>
          <w:tcPr>
            <w:tcW w:w="602" w:type="dxa"/>
          </w:tcPr>
          <w:p w14:paraId="54DFC305" w14:textId="77777777" w:rsidR="00503274" w:rsidRPr="00F855A0" w:rsidRDefault="00503274" w:rsidP="00503274">
            <w:pPr>
              <w:spacing w:after="160" w:line="360" w:lineRule="auto"/>
            </w:pPr>
            <w:r w:rsidRPr="00F855A0">
              <w:t>NA</w:t>
            </w:r>
          </w:p>
        </w:tc>
        <w:tc>
          <w:tcPr>
            <w:tcW w:w="603" w:type="dxa"/>
          </w:tcPr>
          <w:p w14:paraId="274967E4" w14:textId="77777777" w:rsidR="00503274" w:rsidRPr="00F855A0" w:rsidRDefault="00503274" w:rsidP="00503274">
            <w:pPr>
              <w:spacing w:after="160" w:line="360" w:lineRule="auto"/>
            </w:pPr>
            <w:r w:rsidRPr="00F855A0">
              <w:t>Yes</w:t>
            </w:r>
          </w:p>
        </w:tc>
        <w:tc>
          <w:tcPr>
            <w:tcW w:w="1151" w:type="dxa"/>
          </w:tcPr>
          <w:p w14:paraId="46235DD6" w14:textId="77777777" w:rsidR="00503274" w:rsidRPr="00F855A0" w:rsidRDefault="00503274" w:rsidP="00503274">
            <w:pPr>
              <w:spacing w:after="160" w:line="360" w:lineRule="auto"/>
            </w:pPr>
            <w:r w:rsidRPr="00F855A0">
              <w:t>Fair</w:t>
            </w:r>
          </w:p>
        </w:tc>
        <w:tc>
          <w:tcPr>
            <w:tcW w:w="1151" w:type="dxa"/>
          </w:tcPr>
          <w:p w14:paraId="55D3A392" w14:textId="77777777" w:rsidR="00503274" w:rsidRPr="00F855A0" w:rsidRDefault="00503274" w:rsidP="00503274">
            <w:pPr>
              <w:spacing w:after="160" w:line="360" w:lineRule="auto"/>
            </w:pPr>
            <w:r w:rsidRPr="00F855A0">
              <w:t>Fair</w:t>
            </w:r>
          </w:p>
        </w:tc>
      </w:tr>
      <w:tr w:rsidR="00503274" w:rsidRPr="00F855A0" w14:paraId="10A8362A" w14:textId="77777777" w:rsidTr="00EA56AF">
        <w:trPr>
          <w:trHeight w:val="288"/>
        </w:trPr>
        <w:tc>
          <w:tcPr>
            <w:tcW w:w="1631" w:type="dxa"/>
          </w:tcPr>
          <w:p w14:paraId="611A71AE" w14:textId="3EE45061" w:rsidR="00503274" w:rsidRPr="00503274" w:rsidRDefault="00503274" w:rsidP="00503274">
            <w:pPr>
              <w:spacing w:after="160" w:line="360" w:lineRule="auto"/>
              <w:rPr>
                <w:rFonts w:cstheme="minorHAnsi"/>
              </w:rPr>
            </w:pPr>
            <w:r w:rsidRPr="00503274">
              <w:rPr>
                <w:rFonts w:eastAsia="Calibri" w:cstheme="minorHAnsi"/>
              </w:rPr>
              <w:t xml:space="preserve">Salamanca et al </w:t>
            </w:r>
            <w:r w:rsidRPr="00503274">
              <w:rPr>
                <w:rFonts w:eastAsia="Calibri" w:cstheme="minorHAnsi"/>
              </w:rPr>
              <w:fldChar w:fldCharType="begin"/>
            </w:r>
            <w:r w:rsidRPr="00503274">
              <w:rPr>
                <w:rFonts w:eastAsia="Calibri" w:cstheme="minorHAnsi"/>
              </w:rPr>
              <w:instrText xml:space="preserve"> ADDIN ZOTERO_ITEM CSL_CITATION {"citationID":"W0xpNJ5a","properties":{"formattedCitation":"\\super 43\\nosupersub{}","plainCitation":"43","noteIndex":0},"citationItems":[{"id":3860,"uris":["http://zotero.org/users/5061312/items/TE2YZ737"],"uri":["http://zotero.org/users/5061312/items/TE2YZ737"],"itemData":{"id":3860,"type":"article-journal","abstract":"Fernando Alfonso MD PhD. Department of Cardiology. Hospital Universitario de la Princesa. Instituto de Investigación Sanitaria Princesa (IIS-IP). CIBER-CV. Universidad Autónoma de Madrid. Calle Diego de León, 62, 28006. Madrid (Spain). Tel: 34-915 20 22 00; e-mail: falf@hotmail.com.","container-title":"JACC: Cardiovascular Imaging","DOI":"10.1016/j.jcmg.2020.05.003","ISSN":"1936878X","language":"en","source":"Crossref","title":"Covid-19 “Fulminant Myocarditis” Successfully Treated With Temporary Mechanical Circulatory Support","URL":"https://linkinghub.elsevier.com/retrieve/pii/S1936878X20304022","author":[{"family":"Salamanca","given":"Jorge"},{"family":"Díez-Villanueva","given":"Pablo"},{"family":"Martínez","given":"Pablo"},{"family":"Cecconi","given":"Alberto"},{"family":"Marcos","given":"Begoña González","non-dropping-particle":"de"},{"family":"Reyes","given":"Guillermo"},{"family":"Salas","given":"Clara"},{"family":"Segovia","given":"Javier"},{"family":"Jiménez-Borreguero","given":"Luis Jesús"},{"family":"Alfonso","given":"Fernando"}],"accessed":{"date-parts":[["2020",7,15]]},"issued":{"date-parts":[["2020",5]]}}}],"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43</w:t>
            </w:r>
            <w:r w:rsidRPr="00503274">
              <w:rPr>
                <w:rFonts w:eastAsia="Calibri" w:cstheme="minorHAnsi"/>
              </w:rPr>
              <w:fldChar w:fldCharType="end"/>
            </w:r>
          </w:p>
        </w:tc>
        <w:tc>
          <w:tcPr>
            <w:tcW w:w="602" w:type="dxa"/>
          </w:tcPr>
          <w:p w14:paraId="4E880C7B" w14:textId="77777777" w:rsidR="00503274" w:rsidRPr="00F855A0" w:rsidRDefault="00503274" w:rsidP="00503274">
            <w:pPr>
              <w:spacing w:after="160" w:line="360" w:lineRule="auto"/>
            </w:pPr>
            <w:r w:rsidRPr="00F855A0">
              <w:t>Yes</w:t>
            </w:r>
          </w:p>
        </w:tc>
        <w:tc>
          <w:tcPr>
            <w:tcW w:w="602" w:type="dxa"/>
          </w:tcPr>
          <w:p w14:paraId="5453B694" w14:textId="77777777" w:rsidR="00503274" w:rsidRPr="00F855A0" w:rsidRDefault="00503274" w:rsidP="00503274">
            <w:pPr>
              <w:spacing w:after="160" w:line="360" w:lineRule="auto"/>
            </w:pPr>
            <w:r w:rsidRPr="00F855A0">
              <w:t>Yes</w:t>
            </w:r>
          </w:p>
        </w:tc>
        <w:tc>
          <w:tcPr>
            <w:tcW w:w="603" w:type="dxa"/>
          </w:tcPr>
          <w:p w14:paraId="2A903B30" w14:textId="77777777" w:rsidR="00503274" w:rsidRPr="00F855A0" w:rsidRDefault="00503274" w:rsidP="00503274">
            <w:pPr>
              <w:spacing w:after="160" w:line="360" w:lineRule="auto"/>
            </w:pPr>
            <w:r w:rsidRPr="00F855A0">
              <w:t xml:space="preserve">NA </w:t>
            </w:r>
          </w:p>
        </w:tc>
        <w:tc>
          <w:tcPr>
            <w:tcW w:w="602" w:type="dxa"/>
          </w:tcPr>
          <w:p w14:paraId="7A3B57BB" w14:textId="77777777" w:rsidR="00503274" w:rsidRPr="00F855A0" w:rsidRDefault="00503274" w:rsidP="00503274">
            <w:pPr>
              <w:spacing w:after="160" w:line="360" w:lineRule="auto"/>
            </w:pPr>
            <w:r w:rsidRPr="00F855A0">
              <w:t>NA</w:t>
            </w:r>
          </w:p>
        </w:tc>
        <w:tc>
          <w:tcPr>
            <w:tcW w:w="603" w:type="dxa"/>
          </w:tcPr>
          <w:p w14:paraId="51A1A315" w14:textId="77777777" w:rsidR="00503274" w:rsidRPr="00F855A0" w:rsidRDefault="00503274" w:rsidP="00503274">
            <w:pPr>
              <w:spacing w:after="160" w:line="360" w:lineRule="auto"/>
            </w:pPr>
            <w:r w:rsidRPr="00F855A0">
              <w:t>NA</w:t>
            </w:r>
          </w:p>
        </w:tc>
        <w:tc>
          <w:tcPr>
            <w:tcW w:w="602" w:type="dxa"/>
          </w:tcPr>
          <w:p w14:paraId="40FA4A19" w14:textId="77777777" w:rsidR="00503274" w:rsidRPr="00F855A0" w:rsidRDefault="00503274" w:rsidP="00503274">
            <w:pPr>
              <w:spacing w:after="160" w:line="360" w:lineRule="auto"/>
            </w:pPr>
            <w:r w:rsidRPr="00F855A0">
              <w:t>Yes</w:t>
            </w:r>
          </w:p>
        </w:tc>
        <w:tc>
          <w:tcPr>
            <w:tcW w:w="603" w:type="dxa"/>
          </w:tcPr>
          <w:p w14:paraId="5CF98961" w14:textId="77777777" w:rsidR="00503274" w:rsidRPr="00F855A0" w:rsidRDefault="00503274" w:rsidP="00503274">
            <w:pPr>
              <w:spacing w:after="160" w:line="360" w:lineRule="auto"/>
            </w:pPr>
            <w:r w:rsidRPr="00F855A0">
              <w:t>Yes</w:t>
            </w:r>
          </w:p>
        </w:tc>
        <w:tc>
          <w:tcPr>
            <w:tcW w:w="602" w:type="dxa"/>
          </w:tcPr>
          <w:p w14:paraId="6C184872" w14:textId="77777777" w:rsidR="00503274" w:rsidRPr="00F855A0" w:rsidRDefault="00503274" w:rsidP="00503274">
            <w:pPr>
              <w:spacing w:after="160" w:line="360" w:lineRule="auto"/>
            </w:pPr>
            <w:r w:rsidRPr="00F855A0">
              <w:t>NA</w:t>
            </w:r>
          </w:p>
        </w:tc>
        <w:tc>
          <w:tcPr>
            <w:tcW w:w="603" w:type="dxa"/>
          </w:tcPr>
          <w:p w14:paraId="7AA02111" w14:textId="77777777" w:rsidR="00503274" w:rsidRPr="00F855A0" w:rsidRDefault="00503274" w:rsidP="00503274">
            <w:pPr>
              <w:spacing w:after="160" w:line="360" w:lineRule="auto"/>
            </w:pPr>
            <w:r w:rsidRPr="00F855A0">
              <w:t>Yes</w:t>
            </w:r>
          </w:p>
        </w:tc>
        <w:tc>
          <w:tcPr>
            <w:tcW w:w="1151" w:type="dxa"/>
          </w:tcPr>
          <w:p w14:paraId="6C21797E" w14:textId="77777777" w:rsidR="00503274" w:rsidRPr="00F855A0" w:rsidRDefault="00503274" w:rsidP="00503274">
            <w:pPr>
              <w:spacing w:after="160" w:line="360" w:lineRule="auto"/>
            </w:pPr>
            <w:r w:rsidRPr="00F855A0">
              <w:t>Fair</w:t>
            </w:r>
          </w:p>
        </w:tc>
        <w:tc>
          <w:tcPr>
            <w:tcW w:w="1151" w:type="dxa"/>
          </w:tcPr>
          <w:p w14:paraId="5B3EBB67" w14:textId="77777777" w:rsidR="00503274" w:rsidRPr="00F855A0" w:rsidRDefault="00503274" w:rsidP="00503274">
            <w:pPr>
              <w:spacing w:after="160" w:line="360" w:lineRule="auto"/>
            </w:pPr>
            <w:r w:rsidRPr="00F855A0">
              <w:t>Fair</w:t>
            </w:r>
          </w:p>
        </w:tc>
      </w:tr>
      <w:tr w:rsidR="00503274" w:rsidRPr="00F855A0" w14:paraId="5F107B3F" w14:textId="77777777" w:rsidTr="00EA56AF">
        <w:trPr>
          <w:trHeight w:val="288"/>
        </w:trPr>
        <w:tc>
          <w:tcPr>
            <w:tcW w:w="1631" w:type="dxa"/>
          </w:tcPr>
          <w:p w14:paraId="20329146" w14:textId="227275AF" w:rsidR="00503274" w:rsidRPr="00503274" w:rsidRDefault="00503274" w:rsidP="00503274">
            <w:pPr>
              <w:spacing w:after="160" w:line="360" w:lineRule="auto"/>
              <w:rPr>
                <w:rFonts w:cstheme="minorHAnsi"/>
              </w:rPr>
            </w:pPr>
            <w:r w:rsidRPr="00503274">
              <w:rPr>
                <w:rFonts w:eastAsia="Calibri" w:cstheme="minorHAnsi"/>
              </w:rPr>
              <w:t xml:space="preserve">Nicola et al </w:t>
            </w:r>
            <w:r w:rsidRPr="00503274">
              <w:rPr>
                <w:rFonts w:eastAsia="Calibri" w:cstheme="minorHAnsi"/>
              </w:rPr>
              <w:fldChar w:fldCharType="begin"/>
            </w:r>
            <w:r w:rsidRPr="00503274">
              <w:rPr>
                <w:rFonts w:eastAsia="Calibri" w:cstheme="minorHAnsi"/>
              </w:rPr>
              <w:instrText xml:space="preserve"> ADDIN ZOTERO_ITEM CSL_CITATION {"citationID":"y70rdoVF","properties":{"formattedCitation":"\\super 14\\nosupersub{}","plainCitation":"14","noteIndex":0},"citationItems":[{"id":3858,"uris":["http://zotero.org/users/5061312/items/2VYF6KTA"],"uri":["http://zotero.org/users/5061312/items/2VYF6KTA"],"itemData":{"id":3858,"type":"article-journal","abstract":"Left ventricle thrombus is considered a rare complication of Takotsubo syndrome. However, both a stress condition predisposing to Takotsubo syndrome and coagulation abnormalities coexist in COVID-19. We describe a case of COVID-19 patient with Takotsubo.","container-title":"JACC: Case Reports","DOI":"10.1016/j.jaccas.2020.06.008","ISSN":"26660849","language":"en","source":"Crossref","title":"Covid-19 pneumonia, Takotsubo syndrome and left ventricle thrombi","URL":"https://linkinghub.elsevier.com/retrieve/pii/S2666084920306641","author":[{"family":"Nicola","given":"Bernardi"},{"family":"Emiliano","given":"Calvi"},{"family":"Giuliana","given":"Cimino"},{"family":"Greta","given":"Pascariello"},{"family":"Matilde","given":"Nardi"},{"family":"Dario","given":"Cani"},{"family":"Pompilio","given":"Faggiano"},{"family":"Enrico","given":"Vizzardi"},{"family":"Di Meo","given":"Nunzia"},{"literal":"Marco Metra"}],"accessed":{"date-parts":[["2020",7,15]]},"issued":{"date-parts":[["2020",6]]}}}],"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14</w:t>
            </w:r>
            <w:r w:rsidRPr="00503274">
              <w:rPr>
                <w:rFonts w:eastAsia="Calibri" w:cstheme="minorHAnsi"/>
              </w:rPr>
              <w:fldChar w:fldCharType="end"/>
            </w:r>
          </w:p>
        </w:tc>
        <w:tc>
          <w:tcPr>
            <w:tcW w:w="602" w:type="dxa"/>
          </w:tcPr>
          <w:p w14:paraId="4EFBDDC1" w14:textId="77777777" w:rsidR="00503274" w:rsidRPr="00F855A0" w:rsidRDefault="00503274" w:rsidP="00503274">
            <w:pPr>
              <w:spacing w:after="160" w:line="360" w:lineRule="auto"/>
            </w:pPr>
            <w:r w:rsidRPr="00F855A0">
              <w:t>Yes</w:t>
            </w:r>
          </w:p>
        </w:tc>
        <w:tc>
          <w:tcPr>
            <w:tcW w:w="602" w:type="dxa"/>
          </w:tcPr>
          <w:p w14:paraId="2F771F37" w14:textId="77777777" w:rsidR="00503274" w:rsidRPr="00F855A0" w:rsidRDefault="00503274" w:rsidP="00503274">
            <w:pPr>
              <w:spacing w:after="160" w:line="360" w:lineRule="auto"/>
            </w:pPr>
            <w:r w:rsidRPr="00F855A0">
              <w:t>Yes</w:t>
            </w:r>
          </w:p>
        </w:tc>
        <w:tc>
          <w:tcPr>
            <w:tcW w:w="603" w:type="dxa"/>
          </w:tcPr>
          <w:p w14:paraId="07F53C41" w14:textId="77777777" w:rsidR="00503274" w:rsidRPr="00F855A0" w:rsidRDefault="00503274" w:rsidP="00503274">
            <w:pPr>
              <w:spacing w:after="160" w:line="360" w:lineRule="auto"/>
            </w:pPr>
            <w:r w:rsidRPr="00F855A0">
              <w:t>NA</w:t>
            </w:r>
          </w:p>
        </w:tc>
        <w:tc>
          <w:tcPr>
            <w:tcW w:w="602" w:type="dxa"/>
          </w:tcPr>
          <w:p w14:paraId="661530B9" w14:textId="77777777" w:rsidR="00503274" w:rsidRPr="00F855A0" w:rsidRDefault="00503274" w:rsidP="00503274">
            <w:pPr>
              <w:spacing w:after="160" w:line="360" w:lineRule="auto"/>
            </w:pPr>
            <w:r w:rsidRPr="00F855A0">
              <w:t>NA</w:t>
            </w:r>
          </w:p>
        </w:tc>
        <w:tc>
          <w:tcPr>
            <w:tcW w:w="603" w:type="dxa"/>
          </w:tcPr>
          <w:p w14:paraId="55FB225D" w14:textId="77777777" w:rsidR="00503274" w:rsidRPr="00F855A0" w:rsidRDefault="00503274" w:rsidP="00503274">
            <w:pPr>
              <w:spacing w:after="160" w:line="360" w:lineRule="auto"/>
            </w:pPr>
            <w:r w:rsidRPr="00F855A0">
              <w:t>NA</w:t>
            </w:r>
          </w:p>
        </w:tc>
        <w:tc>
          <w:tcPr>
            <w:tcW w:w="602" w:type="dxa"/>
          </w:tcPr>
          <w:p w14:paraId="1E623EFA" w14:textId="77777777" w:rsidR="00503274" w:rsidRPr="00F855A0" w:rsidRDefault="00503274" w:rsidP="00503274">
            <w:pPr>
              <w:spacing w:after="160" w:line="360" w:lineRule="auto"/>
            </w:pPr>
            <w:r w:rsidRPr="00F855A0">
              <w:t>Yes</w:t>
            </w:r>
          </w:p>
        </w:tc>
        <w:tc>
          <w:tcPr>
            <w:tcW w:w="603" w:type="dxa"/>
          </w:tcPr>
          <w:p w14:paraId="3A16B398" w14:textId="77777777" w:rsidR="00503274" w:rsidRPr="00F855A0" w:rsidRDefault="00503274" w:rsidP="00503274">
            <w:pPr>
              <w:spacing w:after="160" w:line="360" w:lineRule="auto"/>
            </w:pPr>
            <w:r w:rsidRPr="00F855A0">
              <w:t>Yes</w:t>
            </w:r>
          </w:p>
        </w:tc>
        <w:tc>
          <w:tcPr>
            <w:tcW w:w="602" w:type="dxa"/>
          </w:tcPr>
          <w:p w14:paraId="13F49F98" w14:textId="77777777" w:rsidR="00503274" w:rsidRPr="00F855A0" w:rsidRDefault="00503274" w:rsidP="00503274">
            <w:pPr>
              <w:spacing w:after="160" w:line="360" w:lineRule="auto"/>
            </w:pPr>
            <w:r w:rsidRPr="00F855A0">
              <w:t>NA</w:t>
            </w:r>
          </w:p>
        </w:tc>
        <w:tc>
          <w:tcPr>
            <w:tcW w:w="603" w:type="dxa"/>
          </w:tcPr>
          <w:p w14:paraId="2A9B47BD" w14:textId="77777777" w:rsidR="00503274" w:rsidRPr="00F855A0" w:rsidRDefault="00503274" w:rsidP="00503274">
            <w:pPr>
              <w:spacing w:after="160" w:line="360" w:lineRule="auto"/>
            </w:pPr>
            <w:r w:rsidRPr="00F855A0">
              <w:t>Yes</w:t>
            </w:r>
          </w:p>
        </w:tc>
        <w:tc>
          <w:tcPr>
            <w:tcW w:w="1151" w:type="dxa"/>
          </w:tcPr>
          <w:p w14:paraId="221BD602" w14:textId="77777777" w:rsidR="00503274" w:rsidRPr="00F855A0" w:rsidRDefault="00503274" w:rsidP="00503274">
            <w:pPr>
              <w:spacing w:after="160" w:line="360" w:lineRule="auto"/>
            </w:pPr>
            <w:r w:rsidRPr="00F855A0">
              <w:t>Fair</w:t>
            </w:r>
          </w:p>
        </w:tc>
        <w:tc>
          <w:tcPr>
            <w:tcW w:w="1151" w:type="dxa"/>
          </w:tcPr>
          <w:p w14:paraId="20EDD4FC" w14:textId="77777777" w:rsidR="00503274" w:rsidRPr="00F855A0" w:rsidRDefault="00503274" w:rsidP="00503274">
            <w:pPr>
              <w:spacing w:after="160" w:line="360" w:lineRule="auto"/>
            </w:pPr>
            <w:r w:rsidRPr="00F855A0">
              <w:t>Fair</w:t>
            </w:r>
          </w:p>
        </w:tc>
      </w:tr>
      <w:tr w:rsidR="00503274" w:rsidRPr="00F855A0" w14:paraId="63352EAE" w14:textId="77777777" w:rsidTr="00EA56AF">
        <w:trPr>
          <w:trHeight w:val="288"/>
        </w:trPr>
        <w:tc>
          <w:tcPr>
            <w:tcW w:w="1631" w:type="dxa"/>
          </w:tcPr>
          <w:p w14:paraId="16550677" w14:textId="1A9F0C5B" w:rsidR="00503274" w:rsidRPr="00503274" w:rsidRDefault="00503274" w:rsidP="00503274">
            <w:pPr>
              <w:spacing w:after="160" w:line="360" w:lineRule="auto"/>
              <w:rPr>
                <w:rFonts w:cstheme="minorHAnsi"/>
              </w:rPr>
            </w:pPr>
            <w:r w:rsidRPr="00503274">
              <w:rPr>
                <w:rFonts w:eastAsia="Calibri" w:cstheme="minorHAnsi"/>
              </w:rPr>
              <w:t xml:space="preserve">Fischer et al </w:t>
            </w:r>
            <w:r w:rsidRPr="00503274">
              <w:rPr>
                <w:rFonts w:eastAsia="Calibri" w:cstheme="minorHAnsi"/>
              </w:rPr>
              <w:fldChar w:fldCharType="begin"/>
            </w:r>
            <w:r w:rsidRPr="00503274">
              <w:rPr>
                <w:rFonts w:eastAsia="Calibri" w:cstheme="minorHAnsi"/>
              </w:rPr>
              <w:instrText xml:space="preserve"> ADDIN ZOTERO_ITEM CSL_CITATION {"citationID":"WLOWPwcU","properties":{"formattedCitation":"\\super 19\\nosupersub{}","plainCitation":"19","noteIndex":0},"citationItems":[{"id":3848,"uris":["http://zotero.org/users/5061312/items/QHUGXJ86"],"uri":["http://zotero.org/users/5061312/items/QHUGXJ86"],"itemData":{"id":3848,"type":"article-journal","abstract":"AbstractBackground.  Cardiovascular complications of COVID-19 have been reported in the adult population including myocarditis. However, less is known about the","container-title":"European Heart Journal - Case Reports","DOI":"10.1093/ehjcr/ytaa180","journalAbbreviation":"Eur Heart J - Case Rep","language":"en","source":"academic.oup.com","title":"Case report of an isolated myocarditis due to COVID-19 infection in a paediatric patient","URL":"https://academic.oup.com/ehjcr/article/doi/10.1093/ehjcr/ytaa180/5867051","author":[{"family":"Fischer","given":"Quentin"},{"family":"Brillat-Savarin","given":"Nina"},{"family":"Ducrocq","given":"Grégory"},{"family":"Ou","given":"Phalla"}],"accessed":{"date-parts":[["2020",7,15]]}}}],"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19</w:t>
            </w:r>
            <w:r w:rsidRPr="00503274">
              <w:rPr>
                <w:rFonts w:eastAsia="Calibri" w:cstheme="minorHAnsi"/>
              </w:rPr>
              <w:fldChar w:fldCharType="end"/>
            </w:r>
          </w:p>
        </w:tc>
        <w:tc>
          <w:tcPr>
            <w:tcW w:w="602" w:type="dxa"/>
          </w:tcPr>
          <w:p w14:paraId="56E5D041" w14:textId="77777777" w:rsidR="00503274" w:rsidRPr="00F855A0" w:rsidRDefault="00503274" w:rsidP="00503274">
            <w:pPr>
              <w:spacing w:after="160" w:line="360" w:lineRule="auto"/>
            </w:pPr>
            <w:r w:rsidRPr="00F855A0">
              <w:t>Yes</w:t>
            </w:r>
          </w:p>
        </w:tc>
        <w:tc>
          <w:tcPr>
            <w:tcW w:w="602" w:type="dxa"/>
          </w:tcPr>
          <w:p w14:paraId="49734353" w14:textId="77777777" w:rsidR="00503274" w:rsidRPr="00F855A0" w:rsidRDefault="00503274" w:rsidP="00503274">
            <w:pPr>
              <w:spacing w:after="160" w:line="360" w:lineRule="auto"/>
            </w:pPr>
            <w:r w:rsidRPr="00F855A0">
              <w:t>Yes</w:t>
            </w:r>
          </w:p>
        </w:tc>
        <w:tc>
          <w:tcPr>
            <w:tcW w:w="603" w:type="dxa"/>
          </w:tcPr>
          <w:p w14:paraId="65EAAEB4" w14:textId="77777777" w:rsidR="00503274" w:rsidRPr="00F855A0" w:rsidRDefault="00503274" w:rsidP="00503274">
            <w:pPr>
              <w:spacing w:after="160" w:line="360" w:lineRule="auto"/>
            </w:pPr>
            <w:r w:rsidRPr="00F855A0">
              <w:t>NA</w:t>
            </w:r>
          </w:p>
        </w:tc>
        <w:tc>
          <w:tcPr>
            <w:tcW w:w="602" w:type="dxa"/>
          </w:tcPr>
          <w:p w14:paraId="773D0A47" w14:textId="77777777" w:rsidR="00503274" w:rsidRPr="00F855A0" w:rsidRDefault="00503274" w:rsidP="00503274">
            <w:pPr>
              <w:spacing w:after="160" w:line="360" w:lineRule="auto"/>
            </w:pPr>
            <w:r w:rsidRPr="00F855A0">
              <w:t>NA</w:t>
            </w:r>
          </w:p>
        </w:tc>
        <w:tc>
          <w:tcPr>
            <w:tcW w:w="603" w:type="dxa"/>
          </w:tcPr>
          <w:p w14:paraId="7BC02C4B" w14:textId="77777777" w:rsidR="00503274" w:rsidRPr="00F855A0" w:rsidRDefault="00503274" w:rsidP="00503274">
            <w:pPr>
              <w:spacing w:after="160" w:line="360" w:lineRule="auto"/>
            </w:pPr>
            <w:r w:rsidRPr="00F855A0">
              <w:t>NA</w:t>
            </w:r>
          </w:p>
        </w:tc>
        <w:tc>
          <w:tcPr>
            <w:tcW w:w="602" w:type="dxa"/>
          </w:tcPr>
          <w:p w14:paraId="167025AC" w14:textId="77777777" w:rsidR="00503274" w:rsidRPr="00F855A0" w:rsidRDefault="00503274" w:rsidP="00503274">
            <w:pPr>
              <w:spacing w:after="160" w:line="360" w:lineRule="auto"/>
            </w:pPr>
            <w:r w:rsidRPr="00F855A0">
              <w:t>Yes</w:t>
            </w:r>
          </w:p>
        </w:tc>
        <w:tc>
          <w:tcPr>
            <w:tcW w:w="603" w:type="dxa"/>
          </w:tcPr>
          <w:p w14:paraId="6761E4AA" w14:textId="77777777" w:rsidR="00503274" w:rsidRPr="00F855A0" w:rsidRDefault="00503274" w:rsidP="00503274">
            <w:pPr>
              <w:spacing w:after="160" w:line="360" w:lineRule="auto"/>
            </w:pPr>
            <w:r w:rsidRPr="00F855A0">
              <w:t>CD</w:t>
            </w:r>
          </w:p>
        </w:tc>
        <w:tc>
          <w:tcPr>
            <w:tcW w:w="602" w:type="dxa"/>
          </w:tcPr>
          <w:p w14:paraId="318E3BE7" w14:textId="77777777" w:rsidR="00503274" w:rsidRPr="00F855A0" w:rsidRDefault="00503274" w:rsidP="00503274">
            <w:pPr>
              <w:spacing w:after="160" w:line="360" w:lineRule="auto"/>
            </w:pPr>
            <w:r w:rsidRPr="00F855A0">
              <w:t xml:space="preserve">NA </w:t>
            </w:r>
          </w:p>
        </w:tc>
        <w:tc>
          <w:tcPr>
            <w:tcW w:w="603" w:type="dxa"/>
          </w:tcPr>
          <w:p w14:paraId="389CE735" w14:textId="77777777" w:rsidR="00503274" w:rsidRPr="00F855A0" w:rsidRDefault="00503274" w:rsidP="00503274">
            <w:pPr>
              <w:spacing w:after="160" w:line="360" w:lineRule="auto"/>
            </w:pPr>
            <w:r w:rsidRPr="00F855A0">
              <w:t>Yes</w:t>
            </w:r>
          </w:p>
        </w:tc>
        <w:tc>
          <w:tcPr>
            <w:tcW w:w="1151" w:type="dxa"/>
          </w:tcPr>
          <w:p w14:paraId="765EB15F" w14:textId="77777777" w:rsidR="00503274" w:rsidRPr="00F855A0" w:rsidRDefault="00503274" w:rsidP="00503274">
            <w:pPr>
              <w:spacing w:after="160" w:line="360" w:lineRule="auto"/>
            </w:pPr>
            <w:r w:rsidRPr="00F855A0">
              <w:t>Fair</w:t>
            </w:r>
          </w:p>
        </w:tc>
        <w:tc>
          <w:tcPr>
            <w:tcW w:w="1151" w:type="dxa"/>
          </w:tcPr>
          <w:p w14:paraId="29C7708A" w14:textId="77777777" w:rsidR="00503274" w:rsidRPr="00F855A0" w:rsidRDefault="00503274" w:rsidP="00503274">
            <w:pPr>
              <w:spacing w:after="160" w:line="360" w:lineRule="auto"/>
            </w:pPr>
            <w:r w:rsidRPr="00F855A0">
              <w:t>Fair</w:t>
            </w:r>
          </w:p>
        </w:tc>
      </w:tr>
      <w:tr w:rsidR="00503274" w:rsidRPr="00F855A0" w14:paraId="0A3E6287" w14:textId="77777777" w:rsidTr="00EA56AF">
        <w:trPr>
          <w:trHeight w:val="288"/>
        </w:trPr>
        <w:tc>
          <w:tcPr>
            <w:tcW w:w="1631" w:type="dxa"/>
          </w:tcPr>
          <w:p w14:paraId="0A4CAD2B" w14:textId="277D120A" w:rsidR="00503274" w:rsidRPr="00503274" w:rsidRDefault="00503274" w:rsidP="00503274">
            <w:pPr>
              <w:spacing w:after="160" w:line="360" w:lineRule="auto"/>
              <w:rPr>
                <w:rFonts w:cstheme="minorHAnsi"/>
              </w:rPr>
            </w:pPr>
            <w:r w:rsidRPr="00503274">
              <w:rPr>
                <w:rFonts w:eastAsia="Calibri" w:cstheme="minorHAnsi"/>
              </w:rPr>
              <w:t xml:space="preserve">Torres et al </w:t>
            </w:r>
            <w:r w:rsidRPr="00503274">
              <w:rPr>
                <w:rFonts w:eastAsia="Calibri" w:cstheme="minorHAnsi"/>
              </w:rPr>
              <w:fldChar w:fldCharType="begin"/>
            </w:r>
            <w:r w:rsidRPr="00503274">
              <w:rPr>
                <w:rFonts w:eastAsia="Calibri" w:cstheme="minorHAnsi"/>
              </w:rPr>
              <w:instrText xml:space="preserve"> ADDIN ZOTERO_ITEM CSL_CITATION {"citationID":"2Fm071qn","properties":{"formattedCitation":"\\super 44\\nosupersub{}","plainCitation":"44","noteIndex":0},"citationItems":[{"id":3845,"uris":["http://zotero.org/users/5061312/items/2B3UJ6I4"],"uri":["http://zotero.org/users/5061312/items/2B3UJ6I4"],"itemData":{"id":3845,"type":"article-journal","abstract":"AbstractBackground.  Fulminant myocarditis is a catastrophic disease with high mortality and complications. A viral aetiology is frequent and the implication of","container-title":"European Heart Journal - Case Reports","DOI":"10.1093/ehjcr/ytaa212","journalAbbreviation":"Eur Heart J - Case Rep","language":"en","source":"academic.oup.com","title":"COVID-19 fulminant myocarditis: a case report","title-short":"COVID-19 fulminant myocarditis","URL":"https://academic.oup.com/ehjcr/article/doi/10.1093/ehjcr/ytaa212/5868575","author":[{"family":"Bernal-Torres","given":"Wikler"},{"family":"Herrera-Escandón","given":"Álvaro"},{"family":"Hurtado-Rivera","given":"Manuel"},{"family":"Plata-Mosquera","given":"Carlos Andrés"}],"accessed":{"date-parts":[["2020",7,15]]}}}],"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44</w:t>
            </w:r>
            <w:r w:rsidRPr="00503274">
              <w:rPr>
                <w:rFonts w:eastAsia="Calibri" w:cstheme="minorHAnsi"/>
              </w:rPr>
              <w:fldChar w:fldCharType="end"/>
            </w:r>
          </w:p>
        </w:tc>
        <w:tc>
          <w:tcPr>
            <w:tcW w:w="602" w:type="dxa"/>
          </w:tcPr>
          <w:p w14:paraId="3A9C09F0" w14:textId="77777777" w:rsidR="00503274" w:rsidRPr="00F855A0" w:rsidRDefault="00503274" w:rsidP="00503274">
            <w:pPr>
              <w:spacing w:after="160" w:line="360" w:lineRule="auto"/>
            </w:pPr>
            <w:r w:rsidRPr="00F855A0">
              <w:t>Yes</w:t>
            </w:r>
          </w:p>
        </w:tc>
        <w:tc>
          <w:tcPr>
            <w:tcW w:w="602" w:type="dxa"/>
          </w:tcPr>
          <w:p w14:paraId="0F360253" w14:textId="77777777" w:rsidR="00503274" w:rsidRPr="00F855A0" w:rsidRDefault="00503274" w:rsidP="00503274">
            <w:pPr>
              <w:spacing w:after="160" w:line="360" w:lineRule="auto"/>
            </w:pPr>
            <w:r w:rsidRPr="00F855A0">
              <w:t>Yes</w:t>
            </w:r>
          </w:p>
        </w:tc>
        <w:tc>
          <w:tcPr>
            <w:tcW w:w="603" w:type="dxa"/>
          </w:tcPr>
          <w:p w14:paraId="2603DE3B" w14:textId="77777777" w:rsidR="00503274" w:rsidRPr="00F855A0" w:rsidRDefault="00503274" w:rsidP="00503274">
            <w:pPr>
              <w:spacing w:after="160" w:line="360" w:lineRule="auto"/>
            </w:pPr>
            <w:r w:rsidRPr="00F855A0">
              <w:t>NA</w:t>
            </w:r>
          </w:p>
        </w:tc>
        <w:tc>
          <w:tcPr>
            <w:tcW w:w="602" w:type="dxa"/>
          </w:tcPr>
          <w:p w14:paraId="7D713A1F" w14:textId="77777777" w:rsidR="00503274" w:rsidRPr="00F855A0" w:rsidRDefault="00503274" w:rsidP="00503274">
            <w:pPr>
              <w:spacing w:after="160" w:line="360" w:lineRule="auto"/>
            </w:pPr>
            <w:r w:rsidRPr="00F855A0">
              <w:t>NA</w:t>
            </w:r>
          </w:p>
        </w:tc>
        <w:tc>
          <w:tcPr>
            <w:tcW w:w="603" w:type="dxa"/>
          </w:tcPr>
          <w:p w14:paraId="7BCFBC68" w14:textId="77777777" w:rsidR="00503274" w:rsidRPr="00F855A0" w:rsidRDefault="00503274" w:rsidP="00503274">
            <w:pPr>
              <w:spacing w:after="160" w:line="360" w:lineRule="auto"/>
            </w:pPr>
            <w:r w:rsidRPr="00F855A0">
              <w:t>NA</w:t>
            </w:r>
          </w:p>
        </w:tc>
        <w:tc>
          <w:tcPr>
            <w:tcW w:w="602" w:type="dxa"/>
          </w:tcPr>
          <w:p w14:paraId="6B7BD970" w14:textId="77777777" w:rsidR="00503274" w:rsidRPr="00F855A0" w:rsidRDefault="00503274" w:rsidP="00503274">
            <w:pPr>
              <w:spacing w:after="160" w:line="360" w:lineRule="auto"/>
            </w:pPr>
            <w:r w:rsidRPr="00F855A0">
              <w:t>Yes</w:t>
            </w:r>
          </w:p>
        </w:tc>
        <w:tc>
          <w:tcPr>
            <w:tcW w:w="603" w:type="dxa"/>
          </w:tcPr>
          <w:p w14:paraId="0951A10A" w14:textId="77777777" w:rsidR="00503274" w:rsidRPr="00F855A0" w:rsidRDefault="00503274" w:rsidP="00503274">
            <w:pPr>
              <w:spacing w:after="160" w:line="360" w:lineRule="auto"/>
            </w:pPr>
            <w:r w:rsidRPr="00F855A0">
              <w:t>Yes</w:t>
            </w:r>
          </w:p>
        </w:tc>
        <w:tc>
          <w:tcPr>
            <w:tcW w:w="602" w:type="dxa"/>
          </w:tcPr>
          <w:p w14:paraId="1B9BC025" w14:textId="77777777" w:rsidR="00503274" w:rsidRPr="00F855A0" w:rsidRDefault="00503274" w:rsidP="00503274">
            <w:pPr>
              <w:spacing w:after="160" w:line="360" w:lineRule="auto"/>
            </w:pPr>
            <w:r w:rsidRPr="00F855A0">
              <w:t xml:space="preserve">NA </w:t>
            </w:r>
          </w:p>
        </w:tc>
        <w:tc>
          <w:tcPr>
            <w:tcW w:w="603" w:type="dxa"/>
          </w:tcPr>
          <w:p w14:paraId="4127182B" w14:textId="77777777" w:rsidR="00503274" w:rsidRPr="00F855A0" w:rsidRDefault="00503274" w:rsidP="00503274">
            <w:pPr>
              <w:spacing w:after="160" w:line="360" w:lineRule="auto"/>
            </w:pPr>
            <w:r w:rsidRPr="00F855A0">
              <w:t>Yes</w:t>
            </w:r>
          </w:p>
        </w:tc>
        <w:tc>
          <w:tcPr>
            <w:tcW w:w="1151" w:type="dxa"/>
          </w:tcPr>
          <w:p w14:paraId="13D70377" w14:textId="77777777" w:rsidR="00503274" w:rsidRPr="00F855A0" w:rsidRDefault="00503274" w:rsidP="00503274">
            <w:pPr>
              <w:spacing w:after="160" w:line="360" w:lineRule="auto"/>
            </w:pPr>
            <w:r w:rsidRPr="00F855A0">
              <w:t>Fair</w:t>
            </w:r>
          </w:p>
        </w:tc>
        <w:tc>
          <w:tcPr>
            <w:tcW w:w="1151" w:type="dxa"/>
          </w:tcPr>
          <w:p w14:paraId="3AAC978A" w14:textId="77777777" w:rsidR="00503274" w:rsidRPr="00F855A0" w:rsidRDefault="00503274" w:rsidP="00503274">
            <w:pPr>
              <w:spacing w:after="160" w:line="360" w:lineRule="auto"/>
            </w:pPr>
            <w:r w:rsidRPr="00F855A0">
              <w:t>Fair</w:t>
            </w:r>
          </w:p>
        </w:tc>
      </w:tr>
      <w:tr w:rsidR="00503274" w:rsidRPr="00F855A0" w14:paraId="4951A3B8" w14:textId="77777777" w:rsidTr="00EA56AF">
        <w:trPr>
          <w:trHeight w:val="288"/>
        </w:trPr>
        <w:tc>
          <w:tcPr>
            <w:tcW w:w="1631" w:type="dxa"/>
          </w:tcPr>
          <w:p w14:paraId="16567CE8" w14:textId="55C36DBB" w:rsidR="00503274" w:rsidRPr="00503274" w:rsidRDefault="00503274" w:rsidP="00503274">
            <w:pPr>
              <w:spacing w:after="160" w:line="360" w:lineRule="auto"/>
              <w:rPr>
                <w:rFonts w:cstheme="minorHAnsi"/>
              </w:rPr>
            </w:pPr>
            <w:proofErr w:type="spellStart"/>
            <w:r w:rsidRPr="00503274">
              <w:rPr>
                <w:rFonts w:eastAsia="Calibri" w:cstheme="minorHAnsi"/>
              </w:rPr>
              <w:t>Weinsaft</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oim9sQgm","properties":{"formattedCitation":"\\super 45\\nosupersub{}","plainCitation":"45","noteIndex":0},"citationItems":[{"id":3654,"uris":["http://zotero.org/users/5061312/items/APMH47QF"],"uri":["http://zotero.org/users/5061312/items/APMH47QF"],"itemData":{"id":3654,"type":"webpage","title":"CMR Findings in COVID-19 Associated Myocarditis - Society for Cardiovascular Magnetic Resonance","URL":"https://scmr.org/page/COVID2001","accessed":{"date-parts":[["2020",7,15]]}}}],"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45</w:t>
            </w:r>
            <w:r w:rsidRPr="00503274">
              <w:rPr>
                <w:rFonts w:eastAsia="Calibri" w:cstheme="minorHAnsi"/>
              </w:rPr>
              <w:fldChar w:fldCharType="end"/>
            </w:r>
          </w:p>
        </w:tc>
        <w:tc>
          <w:tcPr>
            <w:tcW w:w="602" w:type="dxa"/>
          </w:tcPr>
          <w:p w14:paraId="0F029C09" w14:textId="77777777" w:rsidR="00503274" w:rsidRPr="00F855A0" w:rsidRDefault="00503274" w:rsidP="00503274">
            <w:pPr>
              <w:spacing w:after="160" w:line="360" w:lineRule="auto"/>
            </w:pPr>
            <w:r w:rsidRPr="00F855A0">
              <w:t>Yes</w:t>
            </w:r>
          </w:p>
        </w:tc>
        <w:tc>
          <w:tcPr>
            <w:tcW w:w="602" w:type="dxa"/>
          </w:tcPr>
          <w:p w14:paraId="7228D13E" w14:textId="77777777" w:rsidR="00503274" w:rsidRPr="00F855A0" w:rsidRDefault="00503274" w:rsidP="00503274">
            <w:pPr>
              <w:spacing w:after="160" w:line="360" w:lineRule="auto"/>
            </w:pPr>
            <w:r w:rsidRPr="00F855A0">
              <w:t>Yes</w:t>
            </w:r>
          </w:p>
        </w:tc>
        <w:tc>
          <w:tcPr>
            <w:tcW w:w="603" w:type="dxa"/>
          </w:tcPr>
          <w:p w14:paraId="22F03EC5" w14:textId="77777777" w:rsidR="00503274" w:rsidRPr="00F855A0" w:rsidRDefault="00503274" w:rsidP="00503274">
            <w:pPr>
              <w:spacing w:after="160" w:line="360" w:lineRule="auto"/>
            </w:pPr>
            <w:r w:rsidRPr="00F855A0">
              <w:t>NA</w:t>
            </w:r>
          </w:p>
        </w:tc>
        <w:tc>
          <w:tcPr>
            <w:tcW w:w="602" w:type="dxa"/>
          </w:tcPr>
          <w:p w14:paraId="75A4E028" w14:textId="77777777" w:rsidR="00503274" w:rsidRPr="00F855A0" w:rsidRDefault="00503274" w:rsidP="00503274">
            <w:pPr>
              <w:spacing w:after="160" w:line="360" w:lineRule="auto"/>
            </w:pPr>
            <w:r w:rsidRPr="00F855A0">
              <w:t>NA</w:t>
            </w:r>
          </w:p>
        </w:tc>
        <w:tc>
          <w:tcPr>
            <w:tcW w:w="603" w:type="dxa"/>
          </w:tcPr>
          <w:p w14:paraId="51386181" w14:textId="77777777" w:rsidR="00503274" w:rsidRPr="00F855A0" w:rsidRDefault="00503274" w:rsidP="00503274">
            <w:pPr>
              <w:spacing w:after="160" w:line="360" w:lineRule="auto"/>
            </w:pPr>
            <w:r w:rsidRPr="00F855A0">
              <w:t>NA</w:t>
            </w:r>
          </w:p>
        </w:tc>
        <w:tc>
          <w:tcPr>
            <w:tcW w:w="602" w:type="dxa"/>
          </w:tcPr>
          <w:p w14:paraId="7B017F2E" w14:textId="77777777" w:rsidR="00503274" w:rsidRPr="00F855A0" w:rsidRDefault="00503274" w:rsidP="00503274">
            <w:pPr>
              <w:spacing w:after="160" w:line="360" w:lineRule="auto"/>
            </w:pPr>
            <w:r w:rsidRPr="00F855A0">
              <w:t>Yes</w:t>
            </w:r>
          </w:p>
        </w:tc>
        <w:tc>
          <w:tcPr>
            <w:tcW w:w="603" w:type="dxa"/>
          </w:tcPr>
          <w:p w14:paraId="03790871" w14:textId="77777777" w:rsidR="00503274" w:rsidRPr="00F855A0" w:rsidRDefault="00503274" w:rsidP="00503274">
            <w:pPr>
              <w:spacing w:after="160" w:line="360" w:lineRule="auto"/>
            </w:pPr>
            <w:r w:rsidRPr="00F855A0">
              <w:t>CD</w:t>
            </w:r>
          </w:p>
        </w:tc>
        <w:tc>
          <w:tcPr>
            <w:tcW w:w="602" w:type="dxa"/>
          </w:tcPr>
          <w:p w14:paraId="55458CEC" w14:textId="77777777" w:rsidR="00503274" w:rsidRPr="00F855A0" w:rsidRDefault="00503274" w:rsidP="00503274">
            <w:pPr>
              <w:spacing w:after="160" w:line="360" w:lineRule="auto"/>
            </w:pPr>
            <w:r w:rsidRPr="00F855A0">
              <w:t>NA</w:t>
            </w:r>
          </w:p>
        </w:tc>
        <w:tc>
          <w:tcPr>
            <w:tcW w:w="603" w:type="dxa"/>
          </w:tcPr>
          <w:p w14:paraId="683C2A93" w14:textId="77777777" w:rsidR="00503274" w:rsidRPr="00F855A0" w:rsidRDefault="00503274" w:rsidP="00503274">
            <w:pPr>
              <w:spacing w:after="160" w:line="360" w:lineRule="auto"/>
            </w:pPr>
            <w:r w:rsidRPr="00F855A0">
              <w:t>Yes</w:t>
            </w:r>
          </w:p>
        </w:tc>
        <w:tc>
          <w:tcPr>
            <w:tcW w:w="1151" w:type="dxa"/>
          </w:tcPr>
          <w:p w14:paraId="673A385E" w14:textId="77777777" w:rsidR="00503274" w:rsidRPr="00F855A0" w:rsidRDefault="00503274" w:rsidP="00503274">
            <w:pPr>
              <w:spacing w:after="160" w:line="360" w:lineRule="auto"/>
            </w:pPr>
            <w:r w:rsidRPr="00F855A0">
              <w:t>Fair</w:t>
            </w:r>
          </w:p>
        </w:tc>
        <w:tc>
          <w:tcPr>
            <w:tcW w:w="1151" w:type="dxa"/>
          </w:tcPr>
          <w:p w14:paraId="3F916EBA" w14:textId="77777777" w:rsidR="00503274" w:rsidRPr="00F855A0" w:rsidRDefault="00503274" w:rsidP="00503274">
            <w:pPr>
              <w:spacing w:after="160" w:line="360" w:lineRule="auto"/>
            </w:pPr>
            <w:r w:rsidRPr="00F855A0">
              <w:t>Fair</w:t>
            </w:r>
          </w:p>
        </w:tc>
      </w:tr>
      <w:tr w:rsidR="00503274" w:rsidRPr="00F855A0" w14:paraId="630AF04C" w14:textId="77777777" w:rsidTr="00EA56AF">
        <w:trPr>
          <w:trHeight w:val="288"/>
        </w:trPr>
        <w:tc>
          <w:tcPr>
            <w:tcW w:w="1631" w:type="dxa"/>
          </w:tcPr>
          <w:p w14:paraId="5C02B4FD" w14:textId="7E48B018" w:rsidR="00503274" w:rsidRPr="00503274" w:rsidRDefault="00503274" w:rsidP="00503274">
            <w:pPr>
              <w:spacing w:after="160" w:line="360" w:lineRule="auto"/>
              <w:rPr>
                <w:rFonts w:cstheme="minorHAnsi"/>
              </w:rPr>
            </w:pPr>
            <w:proofErr w:type="spellStart"/>
            <w:r w:rsidRPr="00503274">
              <w:rPr>
                <w:rFonts w:eastAsia="Calibri" w:cstheme="minorHAnsi"/>
              </w:rPr>
              <w:lastRenderedPageBreak/>
              <w:t>Madamanchi</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46stAi93","properties":{"formattedCitation":"\\super 46\\nosupersub{}","plainCitation":"46","noteIndex":0},"citationItems":[{"id":3656,"uris":["http://zotero.org/users/5061312/items/L86A8ZR3"],"uri":["http://zotero.org/users/5061312/items/L86A8ZR3"],"itemData":{"id":3656,"type":"webpage","title":"Prior Myocarditis in Setting of COVID-19 Infection - Society for Cardiovascular Magnetic Resonance","URL":"https://scmr.org/page/COVID2002","accessed":{"date-parts":[["2020",7,15]]}}}],"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46</w:t>
            </w:r>
            <w:r w:rsidRPr="00503274">
              <w:rPr>
                <w:rFonts w:eastAsia="Calibri" w:cstheme="minorHAnsi"/>
              </w:rPr>
              <w:fldChar w:fldCharType="end"/>
            </w:r>
          </w:p>
        </w:tc>
        <w:tc>
          <w:tcPr>
            <w:tcW w:w="602" w:type="dxa"/>
          </w:tcPr>
          <w:p w14:paraId="6EE6445F" w14:textId="77777777" w:rsidR="00503274" w:rsidRPr="00F855A0" w:rsidRDefault="00503274" w:rsidP="00503274">
            <w:pPr>
              <w:spacing w:after="160" w:line="360" w:lineRule="auto"/>
            </w:pPr>
            <w:r w:rsidRPr="00F855A0">
              <w:t>Yes</w:t>
            </w:r>
          </w:p>
        </w:tc>
        <w:tc>
          <w:tcPr>
            <w:tcW w:w="602" w:type="dxa"/>
          </w:tcPr>
          <w:p w14:paraId="12D9D106" w14:textId="77777777" w:rsidR="00503274" w:rsidRPr="00F855A0" w:rsidRDefault="00503274" w:rsidP="00503274">
            <w:pPr>
              <w:spacing w:after="160" w:line="360" w:lineRule="auto"/>
            </w:pPr>
            <w:r w:rsidRPr="00F855A0">
              <w:t>Yes</w:t>
            </w:r>
          </w:p>
        </w:tc>
        <w:tc>
          <w:tcPr>
            <w:tcW w:w="603" w:type="dxa"/>
          </w:tcPr>
          <w:p w14:paraId="493484DB" w14:textId="77777777" w:rsidR="00503274" w:rsidRPr="00F855A0" w:rsidRDefault="00503274" w:rsidP="00503274">
            <w:pPr>
              <w:spacing w:after="160" w:line="360" w:lineRule="auto"/>
            </w:pPr>
            <w:r w:rsidRPr="00F855A0">
              <w:t>NA</w:t>
            </w:r>
          </w:p>
        </w:tc>
        <w:tc>
          <w:tcPr>
            <w:tcW w:w="602" w:type="dxa"/>
          </w:tcPr>
          <w:p w14:paraId="7ED9AFCE" w14:textId="77777777" w:rsidR="00503274" w:rsidRPr="00F855A0" w:rsidRDefault="00503274" w:rsidP="00503274">
            <w:pPr>
              <w:spacing w:after="160" w:line="360" w:lineRule="auto"/>
            </w:pPr>
            <w:r w:rsidRPr="00F855A0">
              <w:t>NA</w:t>
            </w:r>
          </w:p>
        </w:tc>
        <w:tc>
          <w:tcPr>
            <w:tcW w:w="603" w:type="dxa"/>
          </w:tcPr>
          <w:p w14:paraId="003A6169" w14:textId="77777777" w:rsidR="00503274" w:rsidRPr="00F855A0" w:rsidRDefault="00503274" w:rsidP="00503274">
            <w:pPr>
              <w:spacing w:after="160" w:line="360" w:lineRule="auto"/>
            </w:pPr>
            <w:r w:rsidRPr="00F855A0">
              <w:t>NA</w:t>
            </w:r>
          </w:p>
        </w:tc>
        <w:tc>
          <w:tcPr>
            <w:tcW w:w="602" w:type="dxa"/>
          </w:tcPr>
          <w:p w14:paraId="5AB79817" w14:textId="77777777" w:rsidR="00503274" w:rsidRPr="00F855A0" w:rsidRDefault="00503274" w:rsidP="00503274">
            <w:pPr>
              <w:spacing w:after="160" w:line="360" w:lineRule="auto"/>
            </w:pPr>
            <w:r w:rsidRPr="00F855A0">
              <w:t>Yes</w:t>
            </w:r>
          </w:p>
        </w:tc>
        <w:tc>
          <w:tcPr>
            <w:tcW w:w="603" w:type="dxa"/>
          </w:tcPr>
          <w:p w14:paraId="505284DF" w14:textId="77777777" w:rsidR="00503274" w:rsidRPr="00F855A0" w:rsidRDefault="00503274" w:rsidP="00503274">
            <w:pPr>
              <w:spacing w:after="160" w:line="360" w:lineRule="auto"/>
            </w:pPr>
            <w:r w:rsidRPr="00F855A0">
              <w:t>CD</w:t>
            </w:r>
          </w:p>
        </w:tc>
        <w:tc>
          <w:tcPr>
            <w:tcW w:w="602" w:type="dxa"/>
          </w:tcPr>
          <w:p w14:paraId="08C03110" w14:textId="77777777" w:rsidR="00503274" w:rsidRPr="00F855A0" w:rsidRDefault="00503274" w:rsidP="00503274">
            <w:pPr>
              <w:spacing w:after="160" w:line="360" w:lineRule="auto"/>
            </w:pPr>
            <w:r w:rsidRPr="00F855A0">
              <w:t>NA</w:t>
            </w:r>
          </w:p>
        </w:tc>
        <w:tc>
          <w:tcPr>
            <w:tcW w:w="603" w:type="dxa"/>
          </w:tcPr>
          <w:p w14:paraId="5026E251" w14:textId="77777777" w:rsidR="00503274" w:rsidRPr="00F855A0" w:rsidRDefault="00503274" w:rsidP="00503274">
            <w:pPr>
              <w:spacing w:after="160" w:line="360" w:lineRule="auto"/>
            </w:pPr>
            <w:r w:rsidRPr="00F855A0">
              <w:t>Yes</w:t>
            </w:r>
          </w:p>
        </w:tc>
        <w:tc>
          <w:tcPr>
            <w:tcW w:w="1151" w:type="dxa"/>
          </w:tcPr>
          <w:p w14:paraId="7EC51D68" w14:textId="77777777" w:rsidR="00503274" w:rsidRPr="00F855A0" w:rsidRDefault="00503274" w:rsidP="00503274">
            <w:pPr>
              <w:spacing w:after="160" w:line="360" w:lineRule="auto"/>
            </w:pPr>
            <w:r w:rsidRPr="00F855A0">
              <w:t>Fair</w:t>
            </w:r>
          </w:p>
        </w:tc>
        <w:tc>
          <w:tcPr>
            <w:tcW w:w="1151" w:type="dxa"/>
          </w:tcPr>
          <w:p w14:paraId="6B0612C5" w14:textId="77777777" w:rsidR="00503274" w:rsidRPr="00F855A0" w:rsidRDefault="00503274" w:rsidP="00503274">
            <w:pPr>
              <w:spacing w:after="160" w:line="360" w:lineRule="auto"/>
            </w:pPr>
            <w:r w:rsidRPr="00F855A0">
              <w:t>Fair</w:t>
            </w:r>
          </w:p>
        </w:tc>
      </w:tr>
      <w:tr w:rsidR="00503274" w:rsidRPr="00F855A0" w14:paraId="5E9F7B6B" w14:textId="77777777" w:rsidTr="00EA56AF">
        <w:trPr>
          <w:trHeight w:val="288"/>
        </w:trPr>
        <w:tc>
          <w:tcPr>
            <w:tcW w:w="1631" w:type="dxa"/>
          </w:tcPr>
          <w:p w14:paraId="35B180A2" w14:textId="06D82259" w:rsidR="00503274" w:rsidRPr="00503274" w:rsidRDefault="00503274" w:rsidP="00503274">
            <w:pPr>
              <w:spacing w:after="160" w:line="360" w:lineRule="auto"/>
              <w:rPr>
                <w:rFonts w:cstheme="minorHAnsi"/>
              </w:rPr>
            </w:pPr>
            <w:r w:rsidRPr="00503274">
              <w:rPr>
                <w:rFonts w:eastAsia="Calibri" w:cstheme="minorHAnsi"/>
              </w:rPr>
              <w:t xml:space="preserve">Yuan et al </w:t>
            </w:r>
            <w:r w:rsidRPr="00503274">
              <w:rPr>
                <w:rFonts w:eastAsia="Calibri" w:cstheme="minorHAnsi"/>
              </w:rPr>
              <w:fldChar w:fldCharType="begin"/>
            </w:r>
            <w:r w:rsidRPr="00503274">
              <w:rPr>
                <w:rFonts w:eastAsia="Calibri" w:cstheme="minorHAnsi"/>
              </w:rPr>
              <w:instrText xml:space="preserve"> ADDIN ZOTERO_ITEM CSL_CITATION {"citationID":"PUk95bVa","properties":{"formattedCitation":"\\super 22\\nosupersub{}","plainCitation":"22","noteIndex":0},"citationItems":[{"id":3880,"uris":["http://zotero.org/users/5061312/items/K9XY3ZPN"],"uri":["http://zotero.org/users/5061312/items/K9XY3ZPN"],"itemData":{"id":3880,"type":"article-journal","container-title":"Cardiovascular Diagnosis and Therapy","DOI":"10.21037/cdt.2020.03.08","ISSN":"2223-3652","issue":"2","journalAbbreviation":"Cardiovasc Diagn Ther","note":"PMID: 32420106\nPMCID: PMC7225419","page":"242-243","source":"PubMed Central","title":"An ‘asymptomatic’ driver with COVID-19: atypical suspected myocarditis by SARS-CoV-2","title-short":"An ‘asymptomatic’ driver with COVID-19","volume":"10","author":[{"family":"Yuan","given":"Wei-Feng"},{"family":"Tang","given":"Xi"},{"family":"Zhao","given":"Xin-Xiang"}],"issued":{"date-parts":[["2020",4]]}}}],"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22</w:t>
            </w:r>
            <w:r w:rsidRPr="00503274">
              <w:rPr>
                <w:rFonts w:eastAsia="Calibri" w:cstheme="minorHAnsi"/>
              </w:rPr>
              <w:fldChar w:fldCharType="end"/>
            </w:r>
          </w:p>
        </w:tc>
        <w:tc>
          <w:tcPr>
            <w:tcW w:w="602" w:type="dxa"/>
          </w:tcPr>
          <w:p w14:paraId="75A08557" w14:textId="77777777" w:rsidR="00503274" w:rsidRPr="00F855A0" w:rsidRDefault="00503274" w:rsidP="00503274">
            <w:pPr>
              <w:spacing w:after="160" w:line="360" w:lineRule="auto"/>
            </w:pPr>
            <w:r w:rsidRPr="00F855A0">
              <w:t>Yes</w:t>
            </w:r>
          </w:p>
        </w:tc>
        <w:tc>
          <w:tcPr>
            <w:tcW w:w="602" w:type="dxa"/>
          </w:tcPr>
          <w:p w14:paraId="2A28472E" w14:textId="77777777" w:rsidR="00503274" w:rsidRPr="00F855A0" w:rsidRDefault="00503274" w:rsidP="00503274">
            <w:pPr>
              <w:spacing w:after="160" w:line="360" w:lineRule="auto"/>
            </w:pPr>
            <w:r w:rsidRPr="00F855A0">
              <w:t>Yes</w:t>
            </w:r>
          </w:p>
        </w:tc>
        <w:tc>
          <w:tcPr>
            <w:tcW w:w="603" w:type="dxa"/>
          </w:tcPr>
          <w:p w14:paraId="663F6AD4" w14:textId="77777777" w:rsidR="00503274" w:rsidRPr="00F855A0" w:rsidRDefault="00503274" w:rsidP="00503274">
            <w:pPr>
              <w:spacing w:after="160" w:line="360" w:lineRule="auto"/>
            </w:pPr>
            <w:r w:rsidRPr="00F855A0">
              <w:t>NA</w:t>
            </w:r>
          </w:p>
        </w:tc>
        <w:tc>
          <w:tcPr>
            <w:tcW w:w="602" w:type="dxa"/>
          </w:tcPr>
          <w:p w14:paraId="29F22CEB" w14:textId="77777777" w:rsidR="00503274" w:rsidRPr="00F855A0" w:rsidRDefault="00503274" w:rsidP="00503274">
            <w:pPr>
              <w:spacing w:after="160" w:line="360" w:lineRule="auto"/>
            </w:pPr>
            <w:r w:rsidRPr="00F855A0">
              <w:t>NA</w:t>
            </w:r>
          </w:p>
        </w:tc>
        <w:tc>
          <w:tcPr>
            <w:tcW w:w="603" w:type="dxa"/>
          </w:tcPr>
          <w:p w14:paraId="4AB20E69" w14:textId="77777777" w:rsidR="00503274" w:rsidRPr="00F855A0" w:rsidRDefault="00503274" w:rsidP="00503274">
            <w:pPr>
              <w:spacing w:after="160" w:line="360" w:lineRule="auto"/>
            </w:pPr>
            <w:r w:rsidRPr="00F855A0">
              <w:t>NA</w:t>
            </w:r>
          </w:p>
        </w:tc>
        <w:tc>
          <w:tcPr>
            <w:tcW w:w="602" w:type="dxa"/>
          </w:tcPr>
          <w:p w14:paraId="2BDFA039" w14:textId="77777777" w:rsidR="00503274" w:rsidRPr="00F855A0" w:rsidRDefault="00503274" w:rsidP="00503274">
            <w:pPr>
              <w:spacing w:after="160" w:line="360" w:lineRule="auto"/>
            </w:pPr>
            <w:r w:rsidRPr="00F855A0">
              <w:t>Yes</w:t>
            </w:r>
          </w:p>
        </w:tc>
        <w:tc>
          <w:tcPr>
            <w:tcW w:w="603" w:type="dxa"/>
          </w:tcPr>
          <w:p w14:paraId="3D126886" w14:textId="77777777" w:rsidR="00503274" w:rsidRPr="00F855A0" w:rsidRDefault="00503274" w:rsidP="00503274">
            <w:pPr>
              <w:spacing w:after="160" w:line="360" w:lineRule="auto"/>
            </w:pPr>
            <w:r w:rsidRPr="00F855A0">
              <w:t>Yes</w:t>
            </w:r>
          </w:p>
        </w:tc>
        <w:tc>
          <w:tcPr>
            <w:tcW w:w="602" w:type="dxa"/>
          </w:tcPr>
          <w:p w14:paraId="0640B0E7" w14:textId="77777777" w:rsidR="00503274" w:rsidRPr="00F855A0" w:rsidRDefault="00503274" w:rsidP="00503274">
            <w:pPr>
              <w:spacing w:after="160" w:line="360" w:lineRule="auto"/>
            </w:pPr>
            <w:r w:rsidRPr="00F855A0">
              <w:t>NA</w:t>
            </w:r>
          </w:p>
        </w:tc>
        <w:tc>
          <w:tcPr>
            <w:tcW w:w="603" w:type="dxa"/>
          </w:tcPr>
          <w:p w14:paraId="7ACF47AF" w14:textId="77777777" w:rsidR="00503274" w:rsidRPr="00F855A0" w:rsidRDefault="00503274" w:rsidP="00503274">
            <w:pPr>
              <w:spacing w:after="160" w:line="360" w:lineRule="auto"/>
            </w:pPr>
            <w:r w:rsidRPr="00F855A0">
              <w:t>Yes</w:t>
            </w:r>
          </w:p>
        </w:tc>
        <w:tc>
          <w:tcPr>
            <w:tcW w:w="1151" w:type="dxa"/>
          </w:tcPr>
          <w:p w14:paraId="7CFE067F" w14:textId="77777777" w:rsidR="00503274" w:rsidRPr="00F855A0" w:rsidRDefault="00503274" w:rsidP="00503274">
            <w:pPr>
              <w:spacing w:after="160" w:line="360" w:lineRule="auto"/>
            </w:pPr>
            <w:r w:rsidRPr="00F855A0">
              <w:t>Fair</w:t>
            </w:r>
          </w:p>
        </w:tc>
        <w:tc>
          <w:tcPr>
            <w:tcW w:w="1151" w:type="dxa"/>
          </w:tcPr>
          <w:p w14:paraId="384C3524" w14:textId="77777777" w:rsidR="00503274" w:rsidRPr="00F855A0" w:rsidRDefault="00503274" w:rsidP="00503274">
            <w:pPr>
              <w:spacing w:after="160" w:line="360" w:lineRule="auto"/>
            </w:pPr>
            <w:r w:rsidRPr="00F855A0">
              <w:t>Fair</w:t>
            </w:r>
          </w:p>
        </w:tc>
      </w:tr>
      <w:tr w:rsidR="00503274" w:rsidRPr="00F855A0" w14:paraId="51F7ECF5" w14:textId="77777777" w:rsidTr="00EA56AF">
        <w:trPr>
          <w:trHeight w:val="288"/>
        </w:trPr>
        <w:tc>
          <w:tcPr>
            <w:tcW w:w="1631" w:type="dxa"/>
          </w:tcPr>
          <w:p w14:paraId="274EB3CE" w14:textId="20E06112" w:rsidR="00503274" w:rsidRPr="00503274" w:rsidRDefault="00503274" w:rsidP="00503274">
            <w:pPr>
              <w:spacing w:after="160" w:line="360" w:lineRule="auto"/>
              <w:rPr>
                <w:rFonts w:cstheme="minorHAnsi"/>
              </w:rPr>
            </w:pPr>
            <w:proofErr w:type="spellStart"/>
            <w:r w:rsidRPr="00503274">
              <w:rPr>
                <w:rFonts w:eastAsia="Calibri" w:cstheme="minorHAnsi"/>
              </w:rPr>
              <w:t>Garot</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nHm5ndTg","properties":{"formattedCitation":"\\super 23\\nosupersub{}","plainCitation":"23","noteIndex":0},"citationItems":[{"id":3877,"uris":["http://zotero.org/users/5061312/items/SQGXYH8R"],"uri":["http://zotero.org/users/5061312/items/SQGXYH8R"],"itemData":{"id":3877,"type":"article-journal","abstract":"An 18-year-old male without prior medical history developed fulminant myocarditis concomitant to severe COVID-19 pneumonia, which was confirmed using serial cardiac magnetic resonance. This may have important diagnostic, monitoring, and pathogenic implications. (Level of Difficulty: Intermediate.)","collection-title":"JACC: Case Reports: COVID Issue","container-title":"JACC: Case Reports","DOI":"10.1016/j.jaccas.2020.05.060","ISSN":"2666-0849","issue":"9","journalAbbreviation":"JACC: Case Reports","language":"en","page":"1342-1346","source":"ScienceDirect","title":"SARS-CoV-2 Fulminant Myocarditis","volume":"2","author":[{"family":"Garot","given":"Jérôme"},{"family":"Amour","given":"Julien"},{"family":"Pezel","given":"Théo"},{"family":"Dermoch","given":"Firas"},{"family":"Messadaa","given":"Kamel"},{"family":"Felten","given":"Marie-Louise"},{"family":"Raymond","given":"Valérie"},{"family":"Baubillier","given":"Eric"},{"family":"Sanguineti","given":"Francesca"},{"family":"Garot","given":"Philippe"}],"issued":{"date-parts":[["2020",7,15]]}}}],"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23</w:t>
            </w:r>
            <w:r w:rsidRPr="00503274">
              <w:rPr>
                <w:rFonts w:eastAsia="Calibri" w:cstheme="minorHAnsi"/>
              </w:rPr>
              <w:fldChar w:fldCharType="end"/>
            </w:r>
          </w:p>
        </w:tc>
        <w:tc>
          <w:tcPr>
            <w:tcW w:w="602" w:type="dxa"/>
          </w:tcPr>
          <w:p w14:paraId="1154A9F3" w14:textId="77777777" w:rsidR="00503274" w:rsidRPr="00F855A0" w:rsidRDefault="00503274" w:rsidP="00503274">
            <w:pPr>
              <w:spacing w:after="160" w:line="360" w:lineRule="auto"/>
            </w:pPr>
            <w:r w:rsidRPr="00F855A0">
              <w:t>Yes</w:t>
            </w:r>
          </w:p>
        </w:tc>
        <w:tc>
          <w:tcPr>
            <w:tcW w:w="602" w:type="dxa"/>
          </w:tcPr>
          <w:p w14:paraId="78088705" w14:textId="77777777" w:rsidR="00503274" w:rsidRPr="00F855A0" w:rsidRDefault="00503274" w:rsidP="00503274">
            <w:pPr>
              <w:spacing w:after="160" w:line="360" w:lineRule="auto"/>
            </w:pPr>
            <w:r w:rsidRPr="00F855A0">
              <w:t>Yes</w:t>
            </w:r>
          </w:p>
        </w:tc>
        <w:tc>
          <w:tcPr>
            <w:tcW w:w="603" w:type="dxa"/>
          </w:tcPr>
          <w:p w14:paraId="7A30D069" w14:textId="77777777" w:rsidR="00503274" w:rsidRPr="00F855A0" w:rsidRDefault="00503274" w:rsidP="00503274">
            <w:pPr>
              <w:spacing w:after="160" w:line="360" w:lineRule="auto"/>
            </w:pPr>
            <w:r w:rsidRPr="00F855A0">
              <w:t>NA</w:t>
            </w:r>
          </w:p>
        </w:tc>
        <w:tc>
          <w:tcPr>
            <w:tcW w:w="602" w:type="dxa"/>
          </w:tcPr>
          <w:p w14:paraId="3DB84741" w14:textId="77777777" w:rsidR="00503274" w:rsidRPr="00F855A0" w:rsidRDefault="00503274" w:rsidP="00503274">
            <w:pPr>
              <w:spacing w:after="160" w:line="360" w:lineRule="auto"/>
            </w:pPr>
            <w:r w:rsidRPr="00F855A0">
              <w:t>NA</w:t>
            </w:r>
          </w:p>
        </w:tc>
        <w:tc>
          <w:tcPr>
            <w:tcW w:w="603" w:type="dxa"/>
          </w:tcPr>
          <w:p w14:paraId="61924CDF" w14:textId="77777777" w:rsidR="00503274" w:rsidRPr="00F855A0" w:rsidRDefault="00503274" w:rsidP="00503274">
            <w:pPr>
              <w:spacing w:after="160" w:line="360" w:lineRule="auto"/>
            </w:pPr>
            <w:r w:rsidRPr="00F855A0">
              <w:t>NA</w:t>
            </w:r>
          </w:p>
        </w:tc>
        <w:tc>
          <w:tcPr>
            <w:tcW w:w="602" w:type="dxa"/>
          </w:tcPr>
          <w:p w14:paraId="449BF30F" w14:textId="77777777" w:rsidR="00503274" w:rsidRPr="00F855A0" w:rsidRDefault="00503274" w:rsidP="00503274">
            <w:pPr>
              <w:spacing w:after="160" w:line="360" w:lineRule="auto"/>
            </w:pPr>
            <w:r w:rsidRPr="00F855A0">
              <w:t>Yes</w:t>
            </w:r>
          </w:p>
        </w:tc>
        <w:tc>
          <w:tcPr>
            <w:tcW w:w="603" w:type="dxa"/>
          </w:tcPr>
          <w:p w14:paraId="2DC85D71" w14:textId="77777777" w:rsidR="00503274" w:rsidRPr="00F855A0" w:rsidRDefault="00503274" w:rsidP="00503274">
            <w:pPr>
              <w:spacing w:after="160" w:line="360" w:lineRule="auto"/>
            </w:pPr>
            <w:r w:rsidRPr="00F855A0">
              <w:t>Yes</w:t>
            </w:r>
          </w:p>
        </w:tc>
        <w:tc>
          <w:tcPr>
            <w:tcW w:w="602" w:type="dxa"/>
          </w:tcPr>
          <w:p w14:paraId="7AB58D77" w14:textId="77777777" w:rsidR="00503274" w:rsidRPr="00F855A0" w:rsidRDefault="00503274" w:rsidP="00503274">
            <w:pPr>
              <w:spacing w:after="160" w:line="360" w:lineRule="auto"/>
            </w:pPr>
            <w:r w:rsidRPr="00F855A0">
              <w:t>NA</w:t>
            </w:r>
          </w:p>
        </w:tc>
        <w:tc>
          <w:tcPr>
            <w:tcW w:w="603" w:type="dxa"/>
          </w:tcPr>
          <w:p w14:paraId="22011122" w14:textId="77777777" w:rsidR="00503274" w:rsidRPr="00F855A0" w:rsidRDefault="00503274" w:rsidP="00503274">
            <w:pPr>
              <w:spacing w:after="160" w:line="360" w:lineRule="auto"/>
            </w:pPr>
            <w:r w:rsidRPr="00F855A0">
              <w:t>Yes</w:t>
            </w:r>
          </w:p>
        </w:tc>
        <w:tc>
          <w:tcPr>
            <w:tcW w:w="1151" w:type="dxa"/>
          </w:tcPr>
          <w:p w14:paraId="1DFB056B" w14:textId="77777777" w:rsidR="00503274" w:rsidRPr="00F855A0" w:rsidRDefault="00503274" w:rsidP="00503274">
            <w:pPr>
              <w:spacing w:after="160" w:line="360" w:lineRule="auto"/>
            </w:pPr>
            <w:r w:rsidRPr="00F855A0">
              <w:t>Fair</w:t>
            </w:r>
          </w:p>
        </w:tc>
        <w:tc>
          <w:tcPr>
            <w:tcW w:w="1151" w:type="dxa"/>
          </w:tcPr>
          <w:p w14:paraId="420B98F6" w14:textId="77777777" w:rsidR="00503274" w:rsidRPr="00F855A0" w:rsidRDefault="00503274" w:rsidP="00503274">
            <w:pPr>
              <w:spacing w:after="160" w:line="360" w:lineRule="auto"/>
            </w:pPr>
            <w:r w:rsidRPr="00F855A0">
              <w:t>Fair</w:t>
            </w:r>
          </w:p>
        </w:tc>
      </w:tr>
      <w:tr w:rsidR="00503274" w:rsidRPr="00F855A0" w14:paraId="31DD229F" w14:textId="77777777" w:rsidTr="00EA56AF">
        <w:trPr>
          <w:trHeight w:val="288"/>
        </w:trPr>
        <w:tc>
          <w:tcPr>
            <w:tcW w:w="1631" w:type="dxa"/>
          </w:tcPr>
          <w:p w14:paraId="2F4A59CF" w14:textId="119AEAB8" w:rsidR="00503274" w:rsidRPr="00503274" w:rsidRDefault="00503274" w:rsidP="00503274">
            <w:pPr>
              <w:spacing w:after="160" w:line="360" w:lineRule="auto"/>
              <w:rPr>
                <w:rFonts w:cstheme="minorHAnsi"/>
              </w:rPr>
            </w:pPr>
            <w:proofErr w:type="spellStart"/>
            <w:r w:rsidRPr="00503274">
              <w:rPr>
                <w:rFonts w:eastAsia="Calibri" w:cstheme="minorHAnsi"/>
              </w:rPr>
              <w:t>Monmeneu</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bN5NtLGQ","properties":{"formattedCitation":"\\super 15\\nosupersub{}","plainCitation":"15","noteIndex":0},"citationItems":[{"id":3851,"uris":["http://zotero.org/users/5061312/items/YN896CYY"],"uri":["http://zotero.org/users/5061312/items/YN896CYY"],"itemData":{"id":3851,"type":"article-journal","abstract":"A 43-year-old male patient with unremarkable past medical history was admitted to the Infectious Diseases Unit for suspected respiratory infection by COVID-19.","container-title":"European Heart Journal - Case Reports","DOI":"10.1093/ehjcr/ytaa157","journalAbbreviation":"Eur Heart J - Case Rep","language":"en","source":"academic.oup.com","title":"Subacute perimyocarditis in a young patient with COVID-19 infection","URL":"https://academic.oup.com/ehjcr/advance-article/doi/10.1093/ehjcr/ytaa157/5843429","author":[{"family":"Monmeneu","given":"Jose V."},{"family":"Dominguez Mafe","given":"Eloy"},{"family":"Andres Soler","given":"Jorge"},{"family":"Ventura Perez","given":"Bruno"},{"family":"Solsona Caravaca","given":"Javier"},{"family":"Broseta Torres","given":"Ricardo"},{"family":"García-Gonzalez","given":"Pilar"},{"family":"Higueras Ortega","given":"Laura"},{"family":"Lopez-Lereu","given":"Maria P."},{"family":"Maceira","given":"Alicia M."}],"accessed":{"date-parts":[["2020",7,15]]}}}],"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15</w:t>
            </w:r>
            <w:r w:rsidRPr="00503274">
              <w:rPr>
                <w:rFonts w:eastAsia="Calibri" w:cstheme="minorHAnsi"/>
              </w:rPr>
              <w:fldChar w:fldCharType="end"/>
            </w:r>
          </w:p>
        </w:tc>
        <w:tc>
          <w:tcPr>
            <w:tcW w:w="602" w:type="dxa"/>
          </w:tcPr>
          <w:p w14:paraId="526415C4" w14:textId="77777777" w:rsidR="00503274" w:rsidRPr="00F855A0" w:rsidRDefault="00503274" w:rsidP="00503274">
            <w:pPr>
              <w:spacing w:after="160" w:line="360" w:lineRule="auto"/>
            </w:pPr>
            <w:r w:rsidRPr="00F855A0">
              <w:t>Yes</w:t>
            </w:r>
          </w:p>
        </w:tc>
        <w:tc>
          <w:tcPr>
            <w:tcW w:w="602" w:type="dxa"/>
          </w:tcPr>
          <w:p w14:paraId="64A3E98D" w14:textId="77777777" w:rsidR="00503274" w:rsidRPr="00F855A0" w:rsidRDefault="00503274" w:rsidP="00503274">
            <w:pPr>
              <w:spacing w:after="160" w:line="360" w:lineRule="auto"/>
            </w:pPr>
            <w:r w:rsidRPr="00F855A0">
              <w:t>Yes</w:t>
            </w:r>
          </w:p>
        </w:tc>
        <w:tc>
          <w:tcPr>
            <w:tcW w:w="603" w:type="dxa"/>
          </w:tcPr>
          <w:p w14:paraId="7F43AEE5" w14:textId="77777777" w:rsidR="00503274" w:rsidRPr="00F855A0" w:rsidRDefault="00503274" w:rsidP="00503274">
            <w:pPr>
              <w:spacing w:after="160" w:line="360" w:lineRule="auto"/>
            </w:pPr>
            <w:r w:rsidRPr="00F855A0">
              <w:t>NA</w:t>
            </w:r>
          </w:p>
        </w:tc>
        <w:tc>
          <w:tcPr>
            <w:tcW w:w="602" w:type="dxa"/>
          </w:tcPr>
          <w:p w14:paraId="62997DE0" w14:textId="77777777" w:rsidR="00503274" w:rsidRPr="00F855A0" w:rsidRDefault="00503274" w:rsidP="00503274">
            <w:pPr>
              <w:spacing w:after="160" w:line="360" w:lineRule="auto"/>
            </w:pPr>
            <w:r w:rsidRPr="00F855A0">
              <w:t>NA</w:t>
            </w:r>
          </w:p>
        </w:tc>
        <w:tc>
          <w:tcPr>
            <w:tcW w:w="603" w:type="dxa"/>
          </w:tcPr>
          <w:p w14:paraId="357EEFCA" w14:textId="77777777" w:rsidR="00503274" w:rsidRPr="00F855A0" w:rsidRDefault="00503274" w:rsidP="00503274">
            <w:pPr>
              <w:spacing w:after="160" w:line="360" w:lineRule="auto"/>
            </w:pPr>
            <w:r w:rsidRPr="00F855A0">
              <w:t>NA</w:t>
            </w:r>
          </w:p>
        </w:tc>
        <w:tc>
          <w:tcPr>
            <w:tcW w:w="602" w:type="dxa"/>
          </w:tcPr>
          <w:p w14:paraId="61C1E40F" w14:textId="77777777" w:rsidR="00503274" w:rsidRPr="00F855A0" w:rsidRDefault="00503274" w:rsidP="00503274">
            <w:pPr>
              <w:spacing w:after="160" w:line="360" w:lineRule="auto"/>
            </w:pPr>
            <w:r w:rsidRPr="00F855A0">
              <w:t>Yes</w:t>
            </w:r>
          </w:p>
        </w:tc>
        <w:tc>
          <w:tcPr>
            <w:tcW w:w="603" w:type="dxa"/>
          </w:tcPr>
          <w:p w14:paraId="6656FED2" w14:textId="77777777" w:rsidR="00503274" w:rsidRPr="00F855A0" w:rsidRDefault="00503274" w:rsidP="00503274">
            <w:pPr>
              <w:spacing w:after="160" w:line="360" w:lineRule="auto"/>
            </w:pPr>
            <w:r w:rsidRPr="00F855A0">
              <w:t>CD</w:t>
            </w:r>
          </w:p>
        </w:tc>
        <w:tc>
          <w:tcPr>
            <w:tcW w:w="602" w:type="dxa"/>
          </w:tcPr>
          <w:p w14:paraId="327AA34B" w14:textId="77777777" w:rsidR="00503274" w:rsidRPr="00F855A0" w:rsidRDefault="00503274" w:rsidP="00503274">
            <w:pPr>
              <w:spacing w:after="160" w:line="360" w:lineRule="auto"/>
            </w:pPr>
            <w:r w:rsidRPr="00F855A0">
              <w:t>NA</w:t>
            </w:r>
          </w:p>
        </w:tc>
        <w:tc>
          <w:tcPr>
            <w:tcW w:w="603" w:type="dxa"/>
          </w:tcPr>
          <w:p w14:paraId="25D74864" w14:textId="77777777" w:rsidR="00503274" w:rsidRPr="00F855A0" w:rsidRDefault="00503274" w:rsidP="00503274">
            <w:pPr>
              <w:spacing w:after="160" w:line="360" w:lineRule="auto"/>
            </w:pPr>
            <w:r w:rsidRPr="00F855A0">
              <w:t>Yes</w:t>
            </w:r>
          </w:p>
        </w:tc>
        <w:tc>
          <w:tcPr>
            <w:tcW w:w="1151" w:type="dxa"/>
          </w:tcPr>
          <w:p w14:paraId="4F00FD7E" w14:textId="77777777" w:rsidR="00503274" w:rsidRPr="00F855A0" w:rsidRDefault="00503274" w:rsidP="00503274">
            <w:pPr>
              <w:spacing w:after="160" w:line="360" w:lineRule="auto"/>
            </w:pPr>
            <w:r w:rsidRPr="00F855A0">
              <w:t>Fair</w:t>
            </w:r>
          </w:p>
        </w:tc>
        <w:tc>
          <w:tcPr>
            <w:tcW w:w="1151" w:type="dxa"/>
          </w:tcPr>
          <w:p w14:paraId="7409AA74" w14:textId="77777777" w:rsidR="00503274" w:rsidRPr="00F855A0" w:rsidRDefault="00503274" w:rsidP="00503274">
            <w:pPr>
              <w:spacing w:after="160" w:line="360" w:lineRule="auto"/>
            </w:pPr>
            <w:r w:rsidRPr="00F855A0">
              <w:t>Fair</w:t>
            </w:r>
          </w:p>
        </w:tc>
      </w:tr>
      <w:tr w:rsidR="00503274" w:rsidRPr="00F855A0" w14:paraId="7A8C21CB" w14:textId="77777777" w:rsidTr="00EA56AF">
        <w:trPr>
          <w:trHeight w:val="288"/>
        </w:trPr>
        <w:tc>
          <w:tcPr>
            <w:tcW w:w="1631" w:type="dxa"/>
          </w:tcPr>
          <w:p w14:paraId="0B85F89E" w14:textId="3DA43F61" w:rsidR="00503274" w:rsidRPr="00503274" w:rsidRDefault="00503274" w:rsidP="00503274">
            <w:pPr>
              <w:spacing w:after="160" w:line="360" w:lineRule="auto"/>
              <w:rPr>
                <w:rFonts w:cstheme="minorHAnsi"/>
              </w:rPr>
            </w:pPr>
            <w:proofErr w:type="spellStart"/>
            <w:r w:rsidRPr="00503274">
              <w:rPr>
                <w:rFonts w:eastAsia="Calibri" w:cstheme="minorHAnsi"/>
              </w:rPr>
              <w:t>Oberweis</w:t>
            </w:r>
            <w:proofErr w:type="spellEnd"/>
            <w:r w:rsidRPr="00503274">
              <w:rPr>
                <w:rFonts w:eastAsia="Calibri" w:cstheme="minorHAnsi"/>
              </w:rPr>
              <w:t xml:space="preserve"> et al </w:t>
            </w:r>
            <w:r w:rsidRPr="00503274">
              <w:rPr>
                <w:rFonts w:eastAsia="Calibri" w:cstheme="minorHAnsi"/>
              </w:rPr>
              <w:fldChar w:fldCharType="begin"/>
            </w:r>
            <w:r w:rsidRPr="00503274">
              <w:rPr>
                <w:rFonts w:eastAsia="Calibri" w:cstheme="minorHAnsi"/>
              </w:rPr>
              <w:instrText xml:space="preserve"> ADDIN ZOTERO_ITEM CSL_CITATION {"citationID":"am3txasl","properties":{"formattedCitation":"\\super 16\\nosupersub{}","plainCitation":"16","noteIndex":0},"citationItems":[{"id":3926,"uris":["http://zotero.org/users/5061312/items/3746Z6NP"],"uri":["http://zotero.org/users/5061312/items/3746Z6NP"],"itemData":{"id":3926,"type":"article-journal","abstract":"We report the case of a pediatric life-threatening coronavirus disease 2019 who presented as myocarditis with heart failure. Clinicians should be aware of this severe presentation of the disease in children, possibly linked to an exaggerated inflammatory host immune response to severe acute respiratory syndrome coronavirus 2.","container-title":"The Pediatric Infectious Disease Journal","DOI":"10.1097/INF.0000000000002744","ISSN":"0891-3668","issue":"7","language":"en-US","page":"e147","source":"journals.lww.com","title":"Pediatric Life-Threatening Coronavirus Disease 2019 With Myocarditis","volume":"39","author":[{"family":"Oberweis","given":"Marie-Laure"},{"family":"Codreanu","given":"Andrei"},{"family":"Boehm","given":"Wolfgang"},{"family":"Olivier","given":"Damien"},{"family":"Pierron","given":"Charlotte"},{"family":"Tsobo","given":"Chantal"},{"family":"Kohnen","given":"Michel"},{"family":"Abdelrahman","given":"Tamir T."},{"family":"Nguyen","given":"Nguyen T."},{"family":"Wagner","given":"Kerstin"},{"family":"Fuente Garcia","given":"Isabel","non-dropping-particle":"de la"}],"issued":{"date-parts":[["2020",7]]}}}],"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16</w:t>
            </w:r>
            <w:r w:rsidRPr="00503274">
              <w:rPr>
                <w:rFonts w:eastAsia="Calibri" w:cstheme="minorHAnsi"/>
              </w:rPr>
              <w:fldChar w:fldCharType="end"/>
            </w:r>
          </w:p>
        </w:tc>
        <w:tc>
          <w:tcPr>
            <w:tcW w:w="602" w:type="dxa"/>
          </w:tcPr>
          <w:p w14:paraId="2D9F8A7C" w14:textId="77777777" w:rsidR="00503274" w:rsidRPr="00F855A0" w:rsidRDefault="00503274" w:rsidP="00503274">
            <w:pPr>
              <w:spacing w:after="160" w:line="360" w:lineRule="auto"/>
            </w:pPr>
            <w:r w:rsidRPr="00F855A0">
              <w:t>Yes</w:t>
            </w:r>
          </w:p>
        </w:tc>
        <w:tc>
          <w:tcPr>
            <w:tcW w:w="602" w:type="dxa"/>
          </w:tcPr>
          <w:p w14:paraId="5C907CA7" w14:textId="77777777" w:rsidR="00503274" w:rsidRPr="00F855A0" w:rsidRDefault="00503274" w:rsidP="00503274">
            <w:pPr>
              <w:spacing w:after="160" w:line="360" w:lineRule="auto"/>
            </w:pPr>
            <w:r w:rsidRPr="00F855A0">
              <w:t>Yes</w:t>
            </w:r>
          </w:p>
        </w:tc>
        <w:tc>
          <w:tcPr>
            <w:tcW w:w="603" w:type="dxa"/>
          </w:tcPr>
          <w:p w14:paraId="2E0B090E" w14:textId="77777777" w:rsidR="00503274" w:rsidRPr="00F855A0" w:rsidRDefault="00503274" w:rsidP="00503274">
            <w:pPr>
              <w:spacing w:after="160" w:line="360" w:lineRule="auto"/>
            </w:pPr>
            <w:r w:rsidRPr="00F855A0">
              <w:t>NA</w:t>
            </w:r>
          </w:p>
        </w:tc>
        <w:tc>
          <w:tcPr>
            <w:tcW w:w="602" w:type="dxa"/>
          </w:tcPr>
          <w:p w14:paraId="7867379F" w14:textId="77777777" w:rsidR="00503274" w:rsidRPr="00F855A0" w:rsidRDefault="00503274" w:rsidP="00503274">
            <w:pPr>
              <w:spacing w:after="160" w:line="360" w:lineRule="auto"/>
            </w:pPr>
            <w:r w:rsidRPr="00F855A0">
              <w:t>NA</w:t>
            </w:r>
          </w:p>
        </w:tc>
        <w:tc>
          <w:tcPr>
            <w:tcW w:w="603" w:type="dxa"/>
          </w:tcPr>
          <w:p w14:paraId="2ACDD14A" w14:textId="77777777" w:rsidR="00503274" w:rsidRPr="00F855A0" w:rsidRDefault="00503274" w:rsidP="00503274">
            <w:pPr>
              <w:spacing w:after="160" w:line="360" w:lineRule="auto"/>
            </w:pPr>
            <w:r w:rsidRPr="00F855A0">
              <w:t>NA</w:t>
            </w:r>
          </w:p>
        </w:tc>
        <w:tc>
          <w:tcPr>
            <w:tcW w:w="602" w:type="dxa"/>
          </w:tcPr>
          <w:p w14:paraId="34E2C78B" w14:textId="77777777" w:rsidR="00503274" w:rsidRPr="00F855A0" w:rsidRDefault="00503274" w:rsidP="00503274">
            <w:pPr>
              <w:spacing w:after="160" w:line="360" w:lineRule="auto"/>
            </w:pPr>
            <w:r w:rsidRPr="00F855A0">
              <w:t>Yes</w:t>
            </w:r>
          </w:p>
        </w:tc>
        <w:tc>
          <w:tcPr>
            <w:tcW w:w="603" w:type="dxa"/>
          </w:tcPr>
          <w:p w14:paraId="7B0DFA28" w14:textId="77777777" w:rsidR="00503274" w:rsidRPr="00F855A0" w:rsidRDefault="00503274" w:rsidP="00503274">
            <w:pPr>
              <w:spacing w:after="160" w:line="360" w:lineRule="auto"/>
            </w:pPr>
            <w:r w:rsidRPr="00F855A0">
              <w:t>CD</w:t>
            </w:r>
          </w:p>
        </w:tc>
        <w:tc>
          <w:tcPr>
            <w:tcW w:w="602" w:type="dxa"/>
          </w:tcPr>
          <w:p w14:paraId="6242C87D" w14:textId="77777777" w:rsidR="00503274" w:rsidRPr="00F855A0" w:rsidRDefault="00503274" w:rsidP="00503274">
            <w:pPr>
              <w:spacing w:after="160" w:line="360" w:lineRule="auto"/>
            </w:pPr>
            <w:r w:rsidRPr="00F855A0">
              <w:t>NA</w:t>
            </w:r>
          </w:p>
        </w:tc>
        <w:tc>
          <w:tcPr>
            <w:tcW w:w="603" w:type="dxa"/>
          </w:tcPr>
          <w:p w14:paraId="37125C45" w14:textId="77777777" w:rsidR="00503274" w:rsidRPr="00F855A0" w:rsidRDefault="00503274" w:rsidP="00503274">
            <w:pPr>
              <w:spacing w:after="160" w:line="360" w:lineRule="auto"/>
            </w:pPr>
            <w:r w:rsidRPr="00F855A0">
              <w:t>Yes</w:t>
            </w:r>
          </w:p>
        </w:tc>
        <w:tc>
          <w:tcPr>
            <w:tcW w:w="1151" w:type="dxa"/>
          </w:tcPr>
          <w:p w14:paraId="566A9C61" w14:textId="77777777" w:rsidR="00503274" w:rsidRPr="00F855A0" w:rsidRDefault="00503274" w:rsidP="00503274">
            <w:pPr>
              <w:spacing w:after="160" w:line="360" w:lineRule="auto"/>
            </w:pPr>
            <w:r w:rsidRPr="00F855A0">
              <w:t>Fair</w:t>
            </w:r>
          </w:p>
        </w:tc>
        <w:tc>
          <w:tcPr>
            <w:tcW w:w="1151" w:type="dxa"/>
          </w:tcPr>
          <w:p w14:paraId="52FE22DC" w14:textId="77777777" w:rsidR="00503274" w:rsidRPr="00F855A0" w:rsidRDefault="00503274" w:rsidP="00503274">
            <w:pPr>
              <w:spacing w:after="160" w:line="360" w:lineRule="auto"/>
            </w:pPr>
            <w:r w:rsidRPr="00F855A0">
              <w:t>Fair</w:t>
            </w:r>
          </w:p>
        </w:tc>
      </w:tr>
      <w:tr w:rsidR="00503274" w:rsidRPr="00F855A0" w14:paraId="41927731" w14:textId="77777777" w:rsidTr="00EA56AF">
        <w:trPr>
          <w:trHeight w:val="288"/>
        </w:trPr>
        <w:tc>
          <w:tcPr>
            <w:tcW w:w="1631" w:type="dxa"/>
          </w:tcPr>
          <w:p w14:paraId="6CF95AB6" w14:textId="2E49FDA5" w:rsidR="00503274" w:rsidRPr="00503274" w:rsidRDefault="00503274" w:rsidP="00503274">
            <w:pPr>
              <w:spacing w:after="160" w:line="360" w:lineRule="auto"/>
              <w:rPr>
                <w:rFonts w:cstheme="minorHAnsi"/>
              </w:rPr>
            </w:pPr>
            <w:r w:rsidRPr="00503274">
              <w:rPr>
                <w:rFonts w:eastAsia="Calibri" w:cstheme="minorHAnsi"/>
              </w:rPr>
              <w:t xml:space="preserve">Legrand et al </w:t>
            </w:r>
            <w:r w:rsidRPr="00503274">
              <w:rPr>
                <w:rFonts w:eastAsia="Calibri" w:cstheme="minorHAnsi"/>
              </w:rPr>
              <w:fldChar w:fldCharType="begin"/>
            </w:r>
            <w:r w:rsidRPr="00503274">
              <w:rPr>
                <w:rFonts w:eastAsia="Calibri" w:cstheme="minorHAnsi"/>
              </w:rPr>
              <w:instrText xml:space="preserve"> ADDIN ZOTERO_ITEM CSL_CITATION {"citationID":"a2kp2ncdl7h","properties":{"formattedCitation":"\\super 47\\nosupersub{}","plainCitation":"47","noteIndex":0},"citationItems":[{"id":4099,"uris":["http://zotero.org/users/5061312/items/7VE6DZW9"],"uri":["http://zotero.org/users/5061312/items/7VE6DZW9"],"itemData":{"id":4099,"type":"article-journal","container-title":"Circulation: Cardiovascular Imaging","DOI":"10.1161/CIRCIMAGING.120.010907","issue":"7","journalAbbreviation":"Circulation: Cardiovascular Imaging","note":"publisher: American Heart Association","page":"e010907","source":"ahajournals.org (Atypon)","title":"Myopericarditis, Rhabdomyolysis, and Acute Hepatic Injury","volume":"13","author":[{"literal":"Legrand Frédéric"},{"literal":"Chong-Nguyen Caroline"},{"literal":"Ghanem Nachwan"}],"issued":{"date-parts":[["2020",7,1]]}}}],"schema":"https://github.com/citation-style-language/schema/raw/master/csl-citation.json"} </w:instrText>
            </w:r>
            <w:r w:rsidRPr="00503274">
              <w:rPr>
                <w:rFonts w:eastAsia="Calibri" w:cstheme="minorHAnsi"/>
              </w:rPr>
              <w:fldChar w:fldCharType="separate"/>
            </w:r>
            <w:r w:rsidRPr="00503274">
              <w:rPr>
                <w:rFonts w:eastAsia="Calibri" w:cstheme="minorHAnsi"/>
                <w:vertAlign w:val="superscript"/>
                <w:lang w:val="en-GB"/>
              </w:rPr>
              <w:t>47</w:t>
            </w:r>
            <w:r w:rsidRPr="00503274">
              <w:rPr>
                <w:rFonts w:eastAsia="Calibri" w:cstheme="minorHAnsi"/>
              </w:rPr>
              <w:fldChar w:fldCharType="end"/>
            </w:r>
          </w:p>
        </w:tc>
        <w:tc>
          <w:tcPr>
            <w:tcW w:w="602" w:type="dxa"/>
          </w:tcPr>
          <w:p w14:paraId="3519DC99" w14:textId="77777777" w:rsidR="00503274" w:rsidRPr="00F855A0" w:rsidRDefault="00503274" w:rsidP="00503274">
            <w:pPr>
              <w:spacing w:after="160" w:line="360" w:lineRule="auto"/>
            </w:pPr>
            <w:r w:rsidRPr="00F855A0">
              <w:t xml:space="preserve">Yes </w:t>
            </w:r>
          </w:p>
        </w:tc>
        <w:tc>
          <w:tcPr>
            <w:tcW w:w="602" w:type="dxa"/>
          </w:tcPr>
          <w:p w14:paraId="3C30A363" w14:textId="77777777" w:rsidR="00503274" w:rsidRPr="00F855A0" w:rsidRDefault="00503274" w:rsidP="00503274">
            <w:pPr>
              <w:spacing w:after="160" w:line="360" w:lineRule="auto"/>
            </w:pPr>
            <w:r w:rsidRPr="00F855A0">
              <w:t>Yes</w:t>
            </w:r>
          </w:p>
        </w:tc>
        <w:tc>
          <w:tcPr>
            <w:tcW w:w="603" w:type="dxa"/>
          </w:tcPr>
          <w:p w14:paraId="30F8E395" w14:textId="77777777" w:rsidR="00503274" w:rsidRPr="00F855A0" w:rsidRDefault="00503274" w:rsidP="00503274">
            <w:pPr>
              <w:spacing w:after="160" w:line="360" w:lineRule="auto"/>
            </w:pPr>
            <w:r w:rsidRPr="00F855A0">
              <w:t>NA</w:t>
            </w:r>
          </w:p>
        </w:tc>
        <w:tc>
          <w:tcPr>
            <w:tcW w:w="602" w:type="dxa"/>
          </w:tcPr>
          <w:p w14:paraId="573FA411" w14:textId="77777777" w:rsidR="00503274" w:rsidRPr="00F855A0" w:rsidRDefault="00503274" w:rsidP="00503274">
            <w:pPr>
              <w:spacing w:after="160" w:line="360" w:lineRule="auto"/>
            </w:pPr>
            <w:r w:rsidRPr="00F855A0">
              <w:t>NA</w:t>
            </w:r>
          </w:p>
        </w:tc>
        <w:tc>
          <w:tcPr>
            <w:tcW w:w="603" w:type="dxa"/>
          </w:tcPr>
          <w:p w14:paraId="3F861151" w14:textId="77777777" w:rsidR="00503274" w:rsidRPr="00F855A0" w:rsidRDefault="00503274" w:rsidP="00503274">
            <w:pPr>
              <w:spacing w:after="160" w:line="360" w:lineRule="auto"/>
            </w:pPr>
            <w:r w:rsidRPr="00F855A0">
              <w:t>NA</w:t>
            </w:r>
          </w:p>
        </w:tc>
        <w:tc>
          <w:tcPr>
            <w:tcW w:w="602" w:type="dxa"/>
          </w:tcPr>
          <w:p w14:paraId="155334E8" w14:textId="77777777" w:rsidR="00503274" w:rsidRPr="00F855A0" w:rsidRDefault="00503274" w:rsidP="00503274">
            <w:pPr>
              <w:spacing w:after="160" w:line="360" w:lineRule="auto"/>
            </w:pPr>
            <w:r w:rsidRPr="00F855A0">
              <w:t>Yes</w:t>
            </w:r>
          </w:p>
        </w:tc>
        <w:tc>
          <w:tcPr>
            <w:tcW w:w="603" w:type="dxa"/>
          </w:tcPr>
          <w:p w14:paraId="34217203" w14:textId="77777777" w:rsidR="00503274" w:rsidRPr="00F855A0" w:rsidRDefault="00503274" w:rsidP="00503274">
            <w:pPr>
              <w:spacing w:after="160" w:line="360" w:lineRule="auto"/>
            </w:pPr>
            <w:r w:rsidRPr="00F855A0">
              <w:t>CD</w:t>
            </w:r>
          </w:p>
        </w:tc>
        <w:tc>
          <w:tcPr>
            <w:tcW w:w="602" w:type="dxa"/>
          </w:tcPr>
          <w:p w14:paraId="021FACBE" w14:textId="77777777" w:rsidR="00503274" w:rsidRPr="00F855A0" w:rsidRDefault="00503274" w:rsidP="00503274">
            <w:pPr>
              <w:spacing w:after="160" w:line="360" w:lineRule="auto"/>
            </w:pPr>
            <w:r w:rsidRPr="00F855A0">
              <w:t>NA</w:t>
            </w:r>
          </w:p>
        </w:tc>
        <w:tc>
          <w:tcPr>
            <w:tcW w:w="603" w:type="dxa"/>
          </w:tcPr>
          <w:p w14:paraId="1432ABB9" w14:textId="77777777" w:rsidR="00503274" w:rsidRPr="00F855A0" w:rsidRDefault="00503274" w:rsidP="00503274">
            <w:pPr>
              <w:spacing w:after="160" w:line="360" w:lineRule="auto"/>
            </w:pPr>
            <w:r w:rsidRPr="00F855A0">
              <w:t>Yes</w:t>
            </w:r>
          </w:p>
        </w:tc>
        <w:tc>
          <w:tcPr>
            <w:tcW w:w="1151" w:type="dxa"/>
          </w:tcPr>
          <w:p w14:paraId="76F2A29C" w14:textId="77777777" w:rsidR="00503274" w:rsidRPr="00F855A0" w:rsidRDefault="00503274" w:rsidP="00503274">
            <w:pPr>
              <w:spacing w:after="160" w:line="360" w:lineRule="auto"/>
            </w:pPr>
            <w:r w:rsidRPr="00F855A0">
              <w:t>Fair</w:t>
            </w:r>
          </w:p>
        </w:tc>
        <w:tc>
          <w:tcPr>
            <w:tcW w:w="1151" w:type="dxa"/>
          </w:tcPr>
          <w:p w14:paraId="555539AD" w14:textId="77777777" w:rsidR="00503274" w:rsidRPr="00F855A0" w:rsidRDefault="00503274" w:rsidP="00503274">
            <w:pPr>
              <w:spacing w:after="160" w:line="360" w:lineRule="auto"/>
            </w:pPr>
            <w:r w:rsidRPr="00F855A0">
              <w:t>Fair</w:t>
            </w:r>
          </w:p>
        </w:tc>
      </w:tr>
    </w:tbl>
    <w:p w14:paraId="2A251C6B" w14:textId="77777777" w:rsidR="00503274" w:rsidRDefault="00503274" w:rsidP="00F855A0">
      <w:pPr>
        <w:spacing w:line="360" w:lineRule="auto"/>
        <w:jc w:val="both"/>
        <w:rPr>
          <w:rFonts w:ascii="Verdana" w:hAnsi="Verdana"/>
          <w:sz w:val="20"/>
          <w:szCs w:val="20"/>
          <w:lang w:val="en-IN"/>
        </w:rPr>
      </w:pPr>
    </w:p>
    <w:p w14:paraId="12248204" w14:textId="33F3C6F9" w:rsidR="00F855A0" w:rsidRPr="00F855A0" w:rsidRDefault="00F855A0" w:rsidP="00F855A0">
      <w:pPr>
        <w:spacing w:line="360" w:lineRule="auto"/>
        <w:jc w:val="both"/>
        <w:rPr>
          <w:rFonts w:ascii="Verdana" w:hAnsi="Verdana"/>
          <w:sz w:val="20"/>
          <w:szCs w:val="20"/>
          <w:lang w:val="en-IN"/>
        </w:rPr>
      </w:pPr>
      <w:r w:rsidRPr="00F855A0">
        <w:rPr>
          <w:rFonts w:ascii="Verdana" w:hAnsi="Verdana"/>
          <w:sz w:val="20"/>
          <w:szCs w:val="20"/>
          <w:lang w:val="en-IN"/>
        </w:rPr>
        <w:t>NIH = National Institutes of Health, CD, cannot determine; NA, not applicable; NR, not reported</w:t>
      </w:r>
    </w:p>
    <w:p w14:paraId="1D9CA14E" w14:textId="77777777" w:rsidR="00F855A0" w:rsidRPr="00F855A0" w:rsidRDefault="00F855A0" w:rsidP="00F855A0">
      <w:pPr>
        <w:spacing w:line="360" w:lineRule="auto"/>
        <w:jc w:val="both"/>
        <w:rPr>
          <w:rFonts w:ascii="Verdana" w:hAnsi="Verdana"/>
          <w:sz w:val="20"/>
          <w:szCs w:val="20"/>
          <w:lang w:val="en-IN"/>
        </w:rPr>
      </w:pPr>
      <w:r w:rsidRPr="00F855A0">
        <w:rPr>
          <w:rFonts w:ascii="Verdana" w:hAnsi="Verdana"/>
          <w:sz w:val="20"/>
          <w:szCs w:val="20"/>
          <w:lang w:val="en-IN"/>
        </w:rPr>
        <w:t xml:space="preserve">*The list of 9 questions from the NIH Quality Assessment Tool for Case Series Studies: </w:t>
      </w:r>
    </w:p>
    <w:p w14:paraId="1CE4FC9D" w14:textId="77777777" w:rsidR="00F855A0" w:rsidRPr="00F855A0" w:rsidRDefault="00F855A0" w:rsidP="00F855A0">
      <w:pPr>
        <w:pStyle w:val="ListParagraph"/>
        <w:numPr>
          <w:ilvl w:val="0"/>
          <w:numId w:val="2"/>
        </w:numPr>
        <w:spacing w:line="360" w:lineRule="auto"/>
        <w:ind w:left="360"/>
        <w:jc w:val="both"/>
        <w:rPr>
          <w:rFonts w:ascii="Verdana" w:hAnsi="Verdana"/>
          <w:sz w:val="20"/>
          <w:szCs w:val="20"/>
          <w:lang w:val="en-IN"/>
        </w:rPr>
      </w:pPr>
      <w:r w:rsidRPr="00F855A0">
        <w:rPr>
          <w:rFonts w:ascii="Verdana" w:hAnsi="Verdana"/>
          <w:sz w:val="20"/>
          <w:szCs w:val="20"/>
          <w:lang w:val="en-IN"/>
        </w:rPr>
        <w:t xml:space="preserve">Was the study question or objective clearly stated? </w:t>
      </w:r>
      <w:r w:rsidRPr="00F855A0">
        <w:rPr>
          <w:rFonts w:ascii="Verdana" w:hAnsi="Verdana"/>
          <w:sz w:val="20"/>
          <w:szCs w:val="20"/>
          <w:lang w:val="en-IN"/>
        </w:rPr>
        <w:tab/>
        <w:t xml:space="preserve"> </w:t>
      </w:r>
      <w:r w:rsidRPr="00F855A0">
        <w:rPr>
          <w:rFonts w:ascii="Verdana" w:hAnsi="Verdana"/>
          <w:sz w:val="20"/>
          <w:szCs w:val="20"/>
          <w:lang w:val="en-IN"/>
        </w:rPr>
        <w:tab/>
        <w:t xml:space="preserve"> </w:t>
      </w:r>
      <w:r w:rsidRPr="00F855A0">
        <w:rPr>
          <w:rFonts w:ascii="Verdana" w:hAnsi="Verdana"/>
          <w:sz w:val="20"/>
          <w:szCs w:val="20"/>
          <w:lang w:val="en-IN"/>
        </w:rPr>
        <w:tab/>
        <w:t xml:space="preserve"> </w:t>
      </w:r>
    </w:p>
    <w:p w14:paraId="17BBCD42" w14:textId="77777777" w:rsidR="00F855A0" w:rsidRPr="00F855A0" w:rsidRDefault="00F855A0" w:rsidP="00F855A0">
      <w:pPr>
        <w:pStyle w:val="ListParagraph"/>
        <w:numPr>
          <w:ilvl w:val="0"/>
          <w:numId w:val="2"/>
        </w:numPr>
        <w:spacing w:line="360" w:lineRule="auto"/>
        <w:ind w:left="360"/>
        <w:jc w:val="both"/>
        <w:rPr>
          <w:rFonts w:ascii="Verdana" w:hAnsi="Verdana"/>
          <w:sz w:val="20"/>
          <w:szCs w:val="20"/>
          <w:lang w:val="en-IN"/>
        </w:rPr>
      </w:pPr>
      <w:r w:rsidRPr="00F855A0">
        <w:rPr>
          <w:rFonts w:ascii="Verdana" w:hAnsi="Verdana"/>
          <w:sz w:val="20"/>
          <w:szCs w:val="20"/>
          <w:lang w:val="en-IN"/>
        </w:rPr>
        <w:t xml:space="preserve">Was the study population clearly and fully described, </w:t>
      </w:r>
      <w:r>
        <w:rPr>
          <w:rFonts w:ascii="Verdana" w:hAnsi="Verdana"/>
          <w:sz w:val="20"/>
          <w:szCs w:val="20"/>
          <w:lang w:val="en-IN"/>
        </w:rPr>
        <w:t>including a case definition?</w:t>
      </w:r>
      <w:r w:rsidRPr="00F855A0">
        <w:rPr>
          <w:rFonts w:ascii="Verdana" w:hAnsi="Verdana"/>
          <w:sz w:val="20"/>
          <w:szCs w:val="20"/>
          <w:lang w:val="en-IN"/>
        </w:rPr>
        <w:tab/>
        <w:t xml:space="preserve"> </w:t>
      </w:r>
    </w:p>
    <w:p w14:paraId="1ABE15A0" w14:textId="77777777" w:rsidR="00F855A0" w:rsidRPr="00F855A0" w:rsidRDefault="00F855A0" w:rsidP="00F855A0">
      <w:pPr>
        <w:pStyle w:val="ListParagraph"/>
        <w:numPr>
          <w:ilvl w:val="0"/>
          <w:numId w:val="2"/>
        </w:numPr>
        <w:spacing w:line="360" w:lineRule="auto"/>
        <w:ind w:left="360"/>
        <w:jc w:val="both"/>
        <w:rPr>
          <w:rFonts w:ascii="Verdana" w:hAnsi="Verdana"/>
          <w:sz w:val="20"/>
          <w:szCs w:val="20"/>
          <w:lang w:val="en-IN"/>
        </w:rPr>
      </w:pPr>
      <w:r w:rsidRPr="00F855A0">
        <w:rPr>
          <w:rFonts w:ascii="Verdana" w:hAnsi="Verdana"/>
          <w:sz w:val="20"/>
          <w:szCs w:val="20"/>
          <w:lang w:val="en-IN"/>
        </w:rPr>
        <w:t>Were the ca</w:t>
      </w:r>
      <w:r>
        <w:rPr>
          <w:rFonts w:ascii="Verdana" w:hAnsi="Verdana"/>
          <w:sz w:val="20"/>
          <w:szCs w:val="20"/>
          <w:lang w:val="en-IN"/>
        </w:rPr>
        <w:t>ses consecutive?</w:t>
      </w:r>
    </w:p>
    <w:p w14:paraId="09505AE5" w14:textId="77777777" w:rsidR="00F855A0" w:rsidRPr="00F855A0" w:rsidRDefault="00F855A0" w:rsidP="00F855A0">
      <w:pPr>
        <w:pStyle w:val="ListParagraph"/>
        <w:numPr>
          <w:ilvl w:val="0"/>
          <w:numId w:val="2"/>
        </w:numPr>
        <w:spacing w:line="360" w:lineRule="auto"/>
        <w:ind w:left="360"/>
        <w:jc w:val="both"/>
        <w:rPr>
          <w:rFonts w:ascii="Verdana" w:hAnsi="Verdana"/>
          <w:sz w:val="20"/>
          <w:szCs w:val="20"/>
          <w:lang w:val="en-IN"/>
        </w:rPr>
      </w:pPr>
      <w:r w:rsidRPr="00F855A0">
        <w:rPr>
          <w:rFonts w:ascii="Verdana" w:hAnsi="Verdana"/>
          <w:sz w:val="20"/>
          <w:szCs w:val="20"/>
          <w:lang w:val="en-IN"/>
        </w:rPr>
        <w:t>Were the subjects comparable?</w:t>
      </w:r>
      <w:r w:rsidRPr="00F855A0">
        <w:rPr>
          <w:rFonts w:ascii="Verdana" w:hAnsi="Verdana"/>
          <w:sz w:val="20"/>
          <w:szCs w:val="20"/>
          <w:lang w:val="en-IN"/>
        </w:rPr>
        <w:tab/>
        <w:t xml:space="preserve"> </w:t>
      </w:r>
      <w:r w:rsidRPr="00F855A0">
        <w:rPr>
          <w:rFonts w:ascii="Verdana" w:hAnsi="Verdana"/>
          <w:sz w:val="20"/>
          <w:szCs w:val="20"/>
          <w:lang w:val="en-IN"/>
        </w:rPr>
        <w:tab/>
        <w:t xml:space="preserve"> </w:t>
      </w:r>
      <w:r w:rsidRPr="00F855A0">
        <w:rPr>
          <w:rFonts w:ascii="Verdana" w:hAnsi="Verdana"/>
          <w:sz w:val="20"/>
          <w:szCs w:val="20"/>
          <w:lang w:val="en-IN"/>
        </w:rPr>
        <w:tab/>
        <w:t xml:space="preserve"> </w:t>
      </w:r>
    </w:p>
    <w:p w14:paraId="6ABBA668" w14:textId="77777777" w:rsidR="00F855A0" w:rsidRPr="00F855A0" w:rsidRDefault="00F855A0" w:rsidP="00F855A0">
      <w:pPr>
        <w:pStyle w:val="ListParagraph"/>
        <w:numPr>
          <w:ilvl w:val="0"/>
          <w:numId w:val="2"/>
        </w:numPr>
        <w:spacing w:line="360" w:lineRule="auto"/>
        <w:ind w:left="360"/>
        <w:jc w:val="both"/>
        <w:rPr>
          <w:rFonts w:ascii="Verdana" w:hAnsi="Verdana"/>
          <w:sz w:val="20"/>
          <w:szCs w:val="20"/>
          <w:lang w:val="en-IN"/>
        </w:rPr>
      </w:pPr>
      <w:r w:rsidRPr="00F855A0">
        <w:rPr>
          <w:rFonts w:ascii="Verdana" w:hAnsi="Verdana"/>
          <w:sz w:val="20"/>
          <w:szCs w:val="20"/>
          <w:lang w:val="en-IN"/>
        </w:rPr>
        <w:t>Was the intervention clearly described?</w:t>
      </w:r>
      <w:r w:rsidRPr="00F855A0">
        <w:rPr>
          <w:rFonts w:ascii="Verdana" w:hAnsi="Verdana"/>
          <w:sz w:val="20"/>
          <w:szCs w:val="20"/>
          <w:lang w:val="en-IN"/>
        </w:rPr>
        <w:tab/>
        <w:t xml:space="preserve"> </w:t>
      </w:r>
      <w:r w:rsidRPr="00F855A0">
        <w:rPr>
          <w:rFonts w:ascii="Verdana" w:hAnsi="Verdana"/>
          <w:sz w:val="20"/>
          <w:szCs w:val="20"/>
          <w:lang w:val="en-IN"/>
        </w:rPr>
        <w:tab/>
        <w:t xml:space="preserve"> </w:t>
      </w:r>
      <w:r w:rsidRPr="00F855A0">
        <w:rPr>
          <w:rFonts w:ascii="Verdana" w:hAnsi="Verdana"/>
          <w:sz w:val="20"/>
          <w:szCs w:val="20"/>
          <w:lang w:val="en-IN"/>
        </w:rPr>
        <w:tab/>
        <w:t xml:space="preserve"> </w:t>
      </w:r>
    </w:p>
    <w:p w14:paraId="3BEBCBDB" w14:textId="77777777" w:rsidR="00F855A0" w:rsidRPr="00F855A0" w:rsidRDefault="00F855A0" w:rsidP="00F855A0">
      <w:pPr>
        <w:pStyle w:val="ListParagraph"/>
        <w:numPr>
          <w:ilvl w:val="0"/>
          <w:numId w:val="2"/>
        </w:numPr>
        <w:spacing w:line="360" w:lineRule="auto"/>
        <w:ind w:left="360"/>
        <w:jc w:val="both"/>
        <w:rPr>
          <w:rFonts w:ascii="Verdana" w:hAnsi="Verdana"/>
          <w:sz w:val="20"/>
          <w:szCs w:val="20"/>
          <w:lang w:val="en-IN"/>
        </w:rPr>
      </w:pPr>
      <w:r w:rsidRPr="00F855A0">
        <w:rPr>
          <w:rFonts w:ascii="Verdana" w:hAnsi="Verdana"/>
          <w:sz w:val="20"/>
          <w:szCs w:val="20"/>
          <w:lang w:val="en-IN"/>
        </w:rPr>
        <w:t>Were the outcome measures clearly defined, v</w:t>
      </w:r>
      <w:r>
        <w:rPr>
          <w:rFonts w:ascii="Verdana" w:hAnsi="Verdana"/>
          <w:sz w:val="20"/>
          <w:szCs w:val="20"/>
          <w:lang w:val="en-IN"/>
        </w:rPr>
        <w:t xml:space="preserve">alid, reliable, and implemented </w:t>
      </w:r>
      <w:r w:rsidRPr="00F855A0">
        <w:rPr>
          <w:rFonts w:ascii="Verdana" w:hAnsi="Verdana"/>
          <w:sz w:val="20"/>
          <w:szCs w:val="20"/>
          <w:lang w:val="en-IN"/>
        </w:rPr>
        <w:t>consistently across all study participants?</w:t>
      </w:r>
      <w:r w:rsidRPr="00F855A0">
        <w:rPr>
          <w:rFonts w:ascii="Verdana" w:hAnsi="Verdana"/>
          <w:sz w:val="20"/>
          <w:szCs w:val="20"/>
          <w:lang w:val="en-IN"/>
        </w:rPr>
        <w:tab/>
        <w:t xml:space="preserve"> </w:t>
      </w:r>
      <w:r w:rsidRPr="00F855A0">
        <w:rPr>
          <w:rFonts w:ascii="Verdana" w:hAnsi="Verdana"/>
          <w:sz w:val="20"/>
          <w:szCs w:val="20"/>
          <w:lang w:val="en-IN"/>
        </w:rPr>
        <w:tab/>
        <w:t xml:space="preserve"> </w:t>
      </w:r>
      <w:r w:rsidRPr="00F855A0">
        <w:rPr>
          <w:rFonts w:ascii="Verdana" w:hAnsi="Verdana"/>
          <w:sz w:val="20"/>
          <w:szCs w:val="20"/>
          <w:lang w:val="en-IN"/>
        </w:rPr>
        <w:tab/>
        <w:t xml:space="preserve"> </w:t>
      </w:r>
    </w:p>
    <w:p w14:paraId="5FF875DC" w14:textId="77777777" w:rsidR="00F855A0" w:rsidRPr="00F855A0" w:rsidRDefault="00F855A0" w:rsidP="00F855A0">
      <w:pPr>
        <w:pStyle w:val="ListParagraph"/>
        <w:numPr>
          <w:ilvl w:val="0"/>
          <w:numId w:val="2"/>
        </w:numPr>
        <w:spacing w:line="360" w:lineRule="auto"/>
        <w:ind w:left="360"/>
        <w:jc w:val="both"/>
        <w:rPr>
          <w:rFonts w:ascii="Verdana" w:hAnsi="Verdana"/>
          <w:sz w:val="20"/>
          <w:szCs w:val="20"/>
          <w:lang w:val="en-IN"/>
        </w:rPr>
      </w:pPr>
      <w:r w:rsidRPr="00F855A0">
        <w:rPr>
          <w:rFonts w:ascii="Verdana" w:hAnsi="Verdana"/>
          <w:sz w:val="20"/>
          <w:szCs w:val="20"/>
          <w:lang w:val="en-IN"/>
        </w:rPr>
        <w:t>Was the length of follow-up adequate?</w:t>
      </w:r>
      <w:r w:rsidRPr="00F855A0">
        <w:rPr>
          <w:rFonts w:ascii="Verdana" w:hAnsi="Verdana"/>
          <w:sz w:val="20"/>
          <w:szCs w:val="20"/>
          <w:lang w:val="en-IN"/>
        </w:rPr>
        <w:tab/>
        <w:t xml:space="preserve"> </w:t>
      </w:r>
      <w:r w:rsidRPr="00F855A0">
        <w:rPr>
          <w:rFonts w:ascii="Verdana" w:hAnsi="Verdana"/>
          <w:sz w:val="20"/>
          <w:szCs w:val="20"/>
          <w:lang w:val="en-IN"/>
        </w:rPr>
        <w:tab/>
        <w:t xml:space="preserve"> </w:t>
      </w:r>
      <w:r w:rsidRPr="00F855A0">
        <w:rPr>
          <w:rFonts w:ascii="Verdana" w:hAnsi="Verdana"/>
          <w:sz w:val="20"/>
          <w:szCs w:val="20"/>
          <w:lang w:val="en-IN"/>
        </w:rPr>
        <w:tab/>
        <w:t xml:space="preserve"> </w:t>
      </w:r>
    </w:p>
    <w:p w14:paraId="59CE68F0" w14:textId="77777777" w:rsidR="00F855A0" w:rsidRPr="00F855A0" w:rsidRDefault="00F855A0" w:rsidP="00F855A0">
      <w:pPr>
        <w:pStyle w:val="ListParagraph"/>
        <w:numPr>
          <w:ilvl w:val="0"/>
          <w:numId w:val="2"/>
        </w:numPr>
        <w:spacing w:line="360" w:lineRule="auto"/>
        <w:ind w:left="360"/>
        <w:jc w:val="both"/>
        <w:rPr>
          <w:rFonts w:ascii="Verdana" w:hAnsi="Verdana"/>
          <w:sz w:val="20"/>
          <w:szCs w:val="20"/>
          <w:lang w:val="en-IN"/>
        </w:rPr>
      </w:pPr>
      <w:r w:rsidRPr="00F855A0">
        <w:rPr>
          <w:rFonts w:ascii="Verdana" w:hAnsi="Verdana"/>
          <w:sz w:val="20"/>
          <w:szCs w:val="20"/>
          <w:lang w:val="en-IN"/>
        </w:rPr>
        <w:t>Were the statistical methods well-described?</w:t>
      </w:r>
      <w:r w:rsidRPr="00F855A0">
        <w:rPr>
          <w:rFonts w:ascii="Verdana" w:hAnsi="Verdana"/>
          <w:sz w:val="20"/>
          <w:szCs w:val="20"/>
          <w:lang w:val="en-IN"/>
        </w:rPr>
        <w:tab/>
        <w:t xml:space="preserve"> </w:t>
      </w:r>
      <w:r w:rsidRPr="00F855A0">
        <w:rPr>
          <w:rFonts w:ascii="Verdana" w:hAnsi="Verdana"/>
          <w:sz w:val="20"/>
          <w:szCs w:val="20"/>
          <w:lang w:val="en-IN"/>
        </w:rPr>
        <w:tab/>
        <w:t xml:space="preserve"> </w:t>
      </w:r>
      <w:r w:rsidRPr="00F855A0">
        <w:rPr>
          <w:rFonts w:ascii="Verdana" w:hAnsi="Verdana"/>
          <w:sz w:val="20"/>
          <w:szCs w:val="20"/>
          <w:lang w:val="en-IN"/>
        </w:rPr>
        <w:tab/>
        <w:t xml:space="preserve"> </w:t>
      </w:r>
    </w:p>
    <w:p w14:paraId="5E9CAE3B" w14:textId="77777777" w:rsidR="00F855A0" w:rsidRPr="00F855A0" w:rsidRDefault="00F855A0" w:rsidP="00F855A0">
      <w:pPr>
        <w:pStyle w:val="ListParagraph"/>
        <w:numPr>
          <w:ilvl w:val="0"/>
          <w:numId w:val="2"/>
        </w:numPr>
        <w:spacing w:line="360" w:lineRule="auto"/>
        <w:ind w:left="360"/>
        <w:jc w:val="both"/>
        <w:rPr>
          <w:rFonts w:ascii="Verdana" w:hAnsi="Verdana"/>
          <w:sz w:val="20"/>
          <w:szCs w:val="20"/>
          <w:lang w:val="en-IN"/>
        </w:rPr>
      </w:pPr>
      <w:r w:rsidRPr="00F855A0">
        <w:rPr>
          <w:rFonts w:ascii="Verdana" w:hAnsi="Verdana"/>
          <w:sz w:val="20"/>
          <w:szCs w:val="20"/>
          <w:lang w:val="en-IN"/>
        </w:rPr>
        <w:t xml:space="preserve">Were the results well-described? </w:t>
      </w:r>
    </w:p>
    <w:p w14:paraId="3BD4EE9E" w14:textId="77777777" w:rsidR="00F855A0" w:rsidRPr="00F855A0" w:rsidRDefault="00F855A0" w:rsidP="00F855A0">
      <w:pPr>
        <w:spacing w:line="360" w:lineRule="auto"/>
        <w:jc w:val="both"/>
        <w:rPr>
          <w:rFonts w:ascii="Verdana" w:hAnsi="Verdana"/>
          <w:sz w:val="20"/>
          <w:szCs w:val="20"/>
          <w:lang w:val="en-IN"/>
        </w:rPr>
      </w:pPr>
      <w:r w:rsidRPr="00F855A0">
        <w:rPr>
          <w:rFonts w:ascii="Verdana" w:hAnsi="Verdana"/>
          <w:sz w:val="20"/>
          <w:szCs w:val="20"/>
          <w:lang w:val="en-IN"/>
        </w:rPr>
        <w:t>(Source: National Heart, Lung, and Blood Institute (NHLBI); National Institutes of Health (NIH))</w:t>
      </w:r>
    </w:p>
    <w:sectPr w:rsidR="00F855A0" w:rsidRPr="00F855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9900C8B"/>
    <w:multiLevelType w:val="hybridMultilevel"/>
    <w:tmpl w:val="DB062D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836AA9"/>
    <w:multiLevelType w:val="hybridMultilevel"/>
    <w:tmpl w:val="87A09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55A0"/>
    <w:rsid w:val="00503274"/>
    <w:rsid w:val="00B114BB"/>
    <w:rsid w:val="00F855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EB5A1F"/>
  <w15:chartTrackingRefBased/>
  <w15:docId w15:val="{C0D4BCE2-C5F4-4088-B48F-597CC36AD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855A0"/>
    <w:pPr>
      <w:spacing w:after="0" w:line="240" w:lineRule="auto"/>
    </w:pPr>
    <w:rPr>
      <w:sz w:val="24"/>
      <w:szCs w:val="24"/>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855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8158</Words>
  <Characters>46504</Characters>
  <Application>Microsoft Office Word</Application>
  <DocSecurity>0</DocSecurity>
  <Lines>387</Lines>
  <Paragraphs>109</Paragraphs>
  <ScaleCrop>false</ScaleCrop>
  <Company/>
  <LinksUpToDate>false</LinksUpToDate>
  <CharactersWithSpaces>54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niraj</dc:creator>
  <cp:keywords/>
  <dc:description/>
  <cp:lastModifiedBy>Vineeta Ojha</cp:lastModifiedBy>
  <cp:revision>2</cp:revision>
  <dcterms:created xsi:type="dcterms:W3CDTF">2020-08-08T17:00:00Z</dcterms:created>
  <dcterms:modified xsi:type="dcterms:W3CDTF">2020-08-09T06:10:00Z</dcterms:modified>
</cp:coreProperties>
</file>